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76972A2C" w:rsidR="00242538" w:rsidRDefault="00242538"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that is used throughout this work as a marker for movement of the membrane. In Fig.3.1B, the kymograph </w:t>
      </w:r>
      <w:r w:rsidR="00354687">
        <w:rPr>
          <w:rFonts w:asciiTheme="majorHAnsi" w:eastAsia="Times New Roman" w:hAnsiTheme="majorHAnsi" w:cs="Times New Roman"/>
          <w:lang w:eastAsia="en-GB"/>
        </w:rPr>
        <w:t>shows a patch of Sla1</w:t>
      </w:r>
      <w:r w:rsidR="00987C25">
        <w:rPr>
          <w:rFonts w:asciiTheme="majorHAnsi" w:eastAsia="Times New Roman" w:hAnsiTheme="majorHAnsi" w:cs="Times New Roman"/>
          <w:lang w:eastAsia="en-GB"/>
        </w:rPr>
        <w:t>-GFP</w:t>
      </w:r>
      <w:r w:rsidR="00354687">
        <w:rPr>
          <w:rFonts w:asciiTheme="majorHAnsi" w:eastAsia="Times New Roman" w:hAnsiTheme="majorHAnsi" w:cs="Times New Roman"/>
          <w:lang w:eastAsia="en-GB"/>
        </w:rPr>
        <w:t xml:space="preserve"> as it</w:t>
      </w:r>
      <w:r>
        <w:rPr>
          <w:rFonts w:asciiTheme="majorHAnsi" w:eastAsia="Times New Roman" w:hAnsiTheme="majorHAnsi" w:cs="Times New Roman"/>
          <w:lang w:eastAsia="en-GB"/>
        </w:rPr>
        <w:t xml:space="preserve"> arrives at endocytic sites and moves into the cytoplasm. </w:t>
      </w:r>
      <w:r w:rsidR="004A2010">
        <w:rPr>
          <w:rFonts w:asciiTheme="majorHAnsi" w:eastAsia="Times New Roman" w:hAnsiTheme="majorHAnsi" w:cs="Times New Roman"/>
          <w:lang w:eastAsia="en-GB"/>
        </w:rPr>
        <w:t xml:space="preserve">Actin-binding protein </w:t>
      </w:r>
      <w:r>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marks the actin network, arrives and also shows </w:t>
      </w:r>
      <w:r>
        <w:rPr>
          <w:rFonts w:asciiTheme="majorHAnsi" w:eastAsia="Times New Roman" w:hAnsiTheme="majorHAnsi" w:cs="Times New Roman"/>
          <w:lang w:eastAsia="en-GB"/>
        </w:rPr>
        <w:t>movement inwards. Rvs167, the scission</w:t>
      </w:r>
      <w:r w:rsidR="004B4BB4">
        <w:rPr>
          <w:rFonts w:asciiTheme="majorHAnsi" w:eastAsia="Times New Roman" w:hAnsiTheme="majorHAnsi" w:cs="Times New Roman"/>
          <w:lang w:eastAsia="en-GB"/>
        </w:rPr>
        <w:t>-</w:t>
      </w:r>
      <w:r>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2E9D8D5C"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 proteins as the membrane invaginates</w:t>
      </w:r>
      <w:r w:rsidR="00E8797D">
        <w:rPr>
          <w:rFonts w:asciiTheme="majorHAnsi" w:eastAsia="Times New Roman" w:hAnsiTheme="majorHAnsi" w:cs="Times New Roman"/>
          <w:lang w:eastAsia="en-GB"/>
        </w:rPr>
        <w:t xml:space="preserve"> and </w:t>
      </w:r>
      <w:r w:rsidR="006E7947">
        <w:rPr>
          <w:rFonts w:asciiTheme="majorHAnsi" w:eastAsia="Times New Roman" w:hAnsiTheme="majorHAnsi" w:cs="Times New Roman"/>
          <w:lang w:eastAsia="en-GB"/>
        </w:rPr>
        <w:t xml:space="preserve">undergoes </w:t>
      </w:r>
      <w:r w:rsidR="00E8797D">
        <w:rPr>
          <w:rFonts w:asciiTheme="majorHAnsi" w:eastAsia="Times New Roman" w:hAnsiTheme="majorHAnsi" w:cs="Times New Roman"/>
          <w:lang w:eastAsia="en-GB"/>
        </w:rPr>
        <w:t>scission.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511860">
        <w:rPr>
          <w:rFonts w:asciiTheme="majorHAnsi" w:eastAsia="Times New Roman" w:hAnsiTheme="majorHAnsi" w:cs="Times New Roman"/>
          <w:lang w:eastAsia="en-GB"/>
        </w:rPr>
        <w:t xml:space="preserve">in time </w:t>
      </w:r>
      <w:r w:rsidR="006217F2">
        <w:rPr>
          <w:rFonts w:asciiTheme="majorHAnsi" w:eastAsia="Times New Roman" w:hAnsiTheme="majorHAnsi" w:cs="Times New Roman"/>
          <w:lang w:eastAsia="en-GB"/>
        </w:rPr>
        <w:t xml:space="preserve">and </w:t>
      </w:r>
      <w:r w:rsidR="00FD441A">
        <w:rPr>
          <w:rFonts w:asciiTheme="majorHAnsi" w:eastAsia="Times New Roman" w:hAnsiTheme="majorHAnsi" w:cs="Times New Roman"/>
          <w:lang w:eastAsia="en-GB"/>
        </w:rPr>
        <w:t>between 40-50 of these patches 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1A496C">
        <w:rPr>
          <w:rFonts w:asciiTheme="majorHAnsi" w:eastAsia="Times New Roman" w:hAnsiTheme="majorHAnsi" w:cs="Times New Roman"/>
          <w:lang w:eastAsia="en-GB"/>
        </w:rPr>
        <w:t xml:space="preserve">the proteins can be now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7A10BC44"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Sla1 is pulled inwards along with the membrane and follows i</w:t>
      </w:r>
      <w:r w:rsidR="007327B6">
        <w:rPr>
          <w:rFonts w:asciiTheme="majorHAnsi" w:eastAsia="Times New Roman" w:hAnsiTheme="majorHAnsi" w:cs="Times New Roman"/>
          <w:lang w:eastAsia="en-GB"/>
        </w:rPr>
        <w:t>ts movement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later in the 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Rvs is thought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about 140nm into the cytoplasm, </w:t>
      </w:r>
      <w:r w:rsidR="001D0553">
        <w:rPr>
          <w:rFonts w:asciiTheme="majorHAnsi" w:eastAsia="Times New Roman" w:hAnsiTheme="majorHAnsi" w:cs="Times New Roman"/>
          <w:lang w:eastAsia="en-GB"/>
        </w:rPr>
        <w:t>similar to maximum membrane tube lengths measured by CLEM.</w:t>
      </w:r>
    </w:p>
    <w:p w14:paraId="70D1CD0A" w14:textId="77777777" w:rsidR="004636C9" w:rsidRDefault="004636C9" w:rsidP="00DA4C04">
      <w:pPr>
        <w:rPr>
          <w:rFonts w:asciiTheme="majorHAnsi" w:eastAsia="Times New Roman" w:hAnsiTheme="majorHAnsi" w:cs="Times New Roman"/>
          <w:lang w:eastAsia="en-GB"/>
        </w:rPr>
      </w:pPr>
    </w:p>
    <w:p w14:paraId="3BB3ECD9" w14:textId="1DD0E9F4"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DA5FDE">
        <w:rPr>
          <w:rFonts w:asciiTheme="majorHAnsi" w:eastAsia="Times New Roman" w:hAnsiTheme="majorHAnsi" w:cs="Times New Roman"/>
          <w:lang w:eastAsia="en-GB"/>
        </w:rPr>
        <w:t>refers to this Abp1 fluorescent intensity maximum.</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66F89C41"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05886FA8" wp14:editId="61251738">
            <wp:extent cx="5725160" cy="8696960"/>
            <wp:effectExtent l="0" t="0" r="0" b="0"/>
            <wp:docPr id="40" name="Picture 40" descr="../../../../../../../../../Desktop/dm/thesis_git/cloned/figures/results_final/yeast_schemat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ktop/dm/thesis_git/cloned/figures/results_final/yeast_schemat_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5160" cy="8696960"/>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500F8C9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Sla</w:t>
      </w:r>
      <w:r w:rsidR="006340EC">
        <w:rPr>
          <w:rFonts w:asciiTheme="majorHAnsi" w:eastAsia="Times New Roman" w:hAnsiTheme="majorHAnsi" w:cs="Times New Roman"/>
          <w:sz w:val="20"/>
          <w:szCs w:val="20"/>
          <w:lang w:eastAsia="en-GB"/>
        </w:rPr>
        <w:t>1 and Abp1 show slow inward movement</w:t>
      </w:r>
      <w:r w:rsidR="004C60EA">
        <w:rPr>
          <w:rFonts w:asciiTheme="majorHAnsi" w:eastAsia="Times New Roman" w:hAnsiTheme="majorHAnsi" w:cs="Times New Roman"/>
          <w:sz w:val="20"/>
          <w:szCs w:val="20"/>
          <w:lang w:eastAsia="en-GB"/>
        </w:rPr>
        <w:t>,</w:t>
      </w:r>
      <w:r w:rsidR="006340EC">
        <w:rPr>
          <w:rFonts w:asciiTheme="majorHAnsi" w:eastAsia="Times New Roman" w:hAnsiTheme="majorHAnsi" w:cs="Times New Roman"/>
          <w:sz w:val="20"/>
          <w:szCs w:val="20"/>
          <w:lang w:eastAsia="en-GB"/>
        </w:rPr>
        <w:t xml:space="preserve"> while Rvs shows a sharp jump. 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DA4C04">
      <w:pPr>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7777777"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localization to the membrane tube, and concomitant disassembly 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57D04AA"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del 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 of Sla1 patches move inward and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Rvs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Sla1 </w:t>
      </w:r>
      <w:r w:rsidR="00D17B99">
        <w:rPr>
          <w:rFonts w:asciiTheme="majorHAnsi" w:eastAsia="Times New Roman" w:hAnsiTheme="majorHAnsi" w:cs="Times New Roman"/>
          <w:lang w:eastAsia="en-GB"/>
        </w:rPr>
        <w:t>meanwhile moves to 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1E78FD61"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1728E6">
        <w:rPr>
          <w:rFonts w:asciiTheme="majorHAnsi" w:eastAsia="Times New Roman" w:hAnsiTheme="majorHAnsi" w:cs="Times New Roman"/>
          <w:noProof/>
          <w:lang w:eastAsia="en-GB"/>
        </w:rPr>
        <w:drawing>
          <wp:inline distT="0" distB="0" distL="0" distR="0" wp14:anchorId="35248B10" wp14:editId="471F7FDC">
            <wp:extent cx="5709285" cy="2830830"/>
            <wp:effectExtent l="0" t="0" r="5715" b="0"/>
            <wp:docPr id="1" name="Picture 1" descr="../figures/results_final/rvsdeletion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sults_final/rvsdeletion2.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9285" cy="2830830"/>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62CBB2B5"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1-GFP in WT and rvs167del 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rvs167del 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F8301E">
      <w:pPr>
        <w:rPr>
          <w:sz w:val="32"/>
          <w:szCs w:val="32"/>
        </w:rPr>
      </w:pPr>
      <w:r>
        <w:rPr>
          <w:sz w:val="32"/>
          <w:szCs w:val="32"/>
        </w:rPr>
        <w:lastRenderedPageBreak/>
        <w:t xml:space="preserve">R1. </w:t>
      </w:r>
      <w:r w:rsidR="00F8301E" w:rsidRPr="00A53BBF">
        <w:rPr>
          <w:sz w:val="32"/>
          <w:szCs w:val="32"/>
        </w:rPr>
        <w:t xml:space="preserve">Recruitment of Rvs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F8301E">
      <w:pPr>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3E719318"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F8301E">
      <w:pPr>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1136AD2D" w:rsidR="0085540E" w:rsidRDefault="00F8301E" w:rsidP="00233F6D">
      <w:pPr>
        <w:rPr>
          <w:rFonts w:asciiTheme="majorHAnsi" w:eastAsia="Times New Roman" w:hAnsiTheme="majorHAnsi" w:cs="Times New Roman"/>
          <w:lang w:eastAsia="en-GB"/>
        </w:rPr>
      </w:pP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 xml:space="preserve">mechanism </w:t>
      </w:r>
      <w:r w:rsidRPr="002F12CC">
        <w:rPr>
          <w:rFonts w:asciiTheme="majorHAnsi" w:eastAsia="Times New Roman" w:hAnsiTheme="majorHAnsi" w:cs="Times New Roman"/>
          <w:lang w:eastAsia="en-GB"/>
        </w:rPr>
        <w:t>(Varkey 2010, Westphal and Chandra 2013)</w:t>
      </w:r>
      <w:r>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B5229E">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1&lt;/sup&gt;","plainTextFormattedCitation":"11","previouslyFormattedCitation":"&lt;sup&gt;11&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B6545D" w:rsidRPr="00B6545D">
        <w:rPr>
          <w:rFonts w:asciiTheme="majorHAnsi" w:eastAsia="Times New Roman" w:hAnsiTheme="majorHAnsi" w:cs="Times New Roman"/>
          <w:noProof/>
          <w:vertAlign w:val="superscript"/>
          <w:lang w:eastAsia="en-GB"/>
        </w:rPr>
        <w:t>11</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F8301E">
      <w:pPr>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38A7A26C"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a preferential</w:t>
      </w:r>
      <w:r w:rsidR="00B92AED">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A228F0">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2&lt;/sup&gt;","plainTextFormattedCitation":"1,12","previouslyFormattedCitation":"&lt;sup&gt;1,12&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390C88" w:rsidRPr="00390C88">
        <w:rPr>
          <w:rFonts w:asciiTheme="majorHAnsi" w:eastAsia="Times New Roman" w:hAnsiTheme="majorHAnsi" w:cs="Times New Roman"/>
          <w:noProof/>
          <w:vertAlign w:val="superscript"/>
          <w:lang w:eastAsia="en-GB"/>
        </w:rPr>
        <w:t>1,12</w:t>
      </w:r>
      <w:r w:rsidR="00D93161">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390C88">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D93161" w:rsidRPr="00D93161">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E77B6B9" w14:textId="667B88D8" w:rsidR="00914C11" w:rsidRPr="00F30443" w:rsidRDefault="00FC3056" w:rsidP="00914C11">
      <w:pPr>
        <w:rPr>
          <w:rFonts w:asciiTheme="majorHAnsi" w:hAnsiTheme="majorHAnsi"/>
        </w:rPr>
      </w:pPr>
      <w:r>
        <w:rPr>
          <w:rFonts w:asciiTheme="majorHAnsi" w:eastAsia="Times New Roman" w:hAnsiTheme="majorHAnsi" w:cs="Times New Roman"/>
          <w:lang w:eastAsia="en-GB"/>
        </w:rPr>
        <w:t xml:space="preserve">Curvature-generation and sensing </w:t>
      </w:r>
      <w:r>
        <w:rPr>
          <w:rFonts w:asciiTheme="majorHAnsi" w:eastAsia="Times New Roman" w:hAnsiTheme="majorHAnsi" w:cs="Times New Roman"/>
          <w:lang w:eastAsia="en-GB"/>
        </w:rPr>
        <w:t>are likely</w:t>
      </w:r>
      <w:r>
        <w:rPr>
          <w:rFonts w:asciiTheme="majorHAnsi" w:eastAsia="Times New Roman" w:hAnsiTheme="majorHAnsi" w:cs="Times New Roman"/>
          <w:lang w:eastAsia="en-GB"/>
        </w:rPr>
        <w:t xml:space="preserve">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p>
    <w:p w14:paraId="1DB17C47" w14:textId="77777777" w:rsidR="00F8301E" w:rsidRDefault="00F8301E" w:rsidP="00F8301E">
      <w:pPr>
        <w:rPr>
          <w:rFonts w:asciiTheme="majorHAnsi" w:eastAsia="Times New Roman" w:hAnsiTheme="majorHAnsi" w:cs="Times New Roman"/>
          <w:lang w:eastAsia="en-GB"/>
        </w:rPr>
      </w:pPr>
    </w:p>
    <w:p w14:paraId="3CF97BC5" w14:textId="168D9AB5" w:rsidR="00F8301E" w:rsidRPr="00017CC0" w:rsidRDefault="006D065C"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In the case of Rvs, that the</w:t>
      </w:r>
      <w:r w:rsidR="00F8301E">
        <w:rPr>
          <w:rFonts w:asciiTheme="majorHAnsi" w:eastAsia="Times New Roman" w:hAnsiTheme="majorHAnsi" w:cs="Times New Roman"/>
          <w:lang w:eastAsia="en-GB"/>
        </w:rPr>
        <w:t xml:space="preserve"> complex localizes to sites</w:t>
      </w:r>
      <w:r>
        <w:rPr>
          <w:rFonts w:asciiTheme="majorHAnsi" w:eastAsia="Times New Roman" w:hAnsiTheme="majorHAnsi" w:cs="Times New Roman"/>
          <w:lang w:eastAsia="en-GB"/>
        </w:rPr>
        <w:t xml:space="preserve"> after membrane tubes are formed shows that </w:t>
      </w:r>
      <w:r w:rsidR="00F8301E">
        <w:rPr>
          <w:rFonts w:asciiTheme="majorHAnsi" w:eastAsia="Times New Roman" w:hAnsiTheme="majorHAnsi" w:cs="Times New Roman"/>
          <w:lang w:eastAsia="en-GB"/>
        </w:rPr>
        <w:t xml:space="preserve">Rvs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77777777"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a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C2CD704"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via its N-terminal ANTH domain</w:t>
      </w:r>
      <w:r w:rsidR="00477F50">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lt;/sup&gt;","plainTextFormattedCitation":"14","previouslyFormattedCitation":"&lt;sup&gt;14&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15&lt;/sup&gt;","plainTextFormattedCitation":"14,15","previouslyFormattedCitation":"&lt;sup&gt;14,15&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15</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82E1C28"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FB42B1">
        <w:rPr>
          <w:rFonts w:asciiTheme="majorHAnsi" w:eastAsia="Times New Roman" w:hAnsiTheme="majorHAnsi" w:cs="Times New Roman"/>
          <w:lang w:eastAsia="en-GB"/>
        </w:rPr>
        <w:t xml:space="preserve">. These patches </w:t>
      </w:r>
      <w:r w:rsidR="0053121F">
        <w:rPr>
          <w:rFonts w:asciiTheme="majorHAnsi" w:eastAsia="Times New Roman" w:hAnsiTheme="majorHAnsi" w:cs="Times New Roman"/>
          <w:lang w:eastAsia="en-GB"/>
        </w:rPr>
        <w:t xml:space="preserve">further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B42B1">
        <w:rPr>
          <w:rFonts w:asciiTheme="majorHAnsi" w:eastAsia="Times New Roman" w:hAnsiTheme="majorHAnsi" w:cs="Times New Roman"/>
          <w:lang w:eastAsia="en-GB"/>
        </w:rPr>
        <w:t>, most do not</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Rvs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20C408F2"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del 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77777777" w:rsidR="009F4AF2" w:rsidRDefault="009F4AF2" w:rsidP="00DA4C04">
      <w:pPr>
        <w:rPr>
          <w:rFonts w:asciiTheme="majorHAnsi" w:eastAsia="Times New Roman" w:hAnsiTheme="majorHAnsi" w:cs="Times New Roman"/>
          <w:lang w:eastAsia="en-GB"/>
        </w:rPr>
      </w:pPr>
    </w:p>
    <w:p w14:paraId="4AAC34E4" w14:textId="3A740308"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C4064">
        <w:rPr>
          <w:rFonts w:asciiTheme="majorHAnsi" w:eastAsia="Times New Roman" w:hAnsiTheme="majorHAnsi" w:cs="Times New Roman"/>
          <w:noProof/>
          <w:lang w:eastAsia="en-GB"/>
        </w:rPr>
        <w:drawing>
          <wp:inline distT="0" distB="0" distL="0" distR="0" wp14:anchorId="72156290" wp14:editId="3ED6331F">
            <wp:extent cx="5715000" cy="8801100"/>
            <wp:effectExtent l="0" t="0" r="0" b="12700"/>
            <wp:docPr id="33" name="Picture 33" descr="../../../../../../../../../Desktop/dm/thesis_git/cloned/figures/results_final/sla2_del_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dm/thesis_git/cloned/figures/results_final/sla2_del_f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8801100"/>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1B61138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 xml:space="preserve">el 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 xml:space="preserve"> 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08D3492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Schematic of membrane invagination in Sla2del 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7777777"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la2del cells. </w:t>
      </w:r>
      <w:r w:rsidR="00933C1F">
        <w:rPr>
          <w:rFonts w:asciiTheme="majorHAnsi" w:eastAsia="Times New Roman" w:hAnsiTheme="majorHAnsi" w:cs="Times New Roman"/>
          <w:lang w:eastAsia="en-GB"/>
        </w:rPr>
        <w:t>T</w:t>
      </w:r>
      <w:r w:rsidR="00933C1F">
        <w:rPr>
          <w:rFonts w:asciiTheme="majorHAnsi" w:eastAsia="Times New Roman" w:hAnsiTheme="majorHAnsi" w:cs="Times New Roman"/>
          <w:lang w:eastAsia="en-GB"/>
        </w:rPr>
        <w:t xml:space="preserve">his </w:t>
      </w:r>
      <w:r w:rsidR="00933C1F">
        <w:rPr>
          <w:rFonts w:asciiTheme="majorHAnsi" w:eastAsia="Times New Roman" w:hAnsiTheme="majorHAnsi" w:cs="Times New Roman"/>
          <w:lang w:eastAsia="en-GB"/>
        </w:rPr>
        <w:t>localization must be dependent on the</w:t>
      </w:r>
      <w:r w:rsidR="00933C1F">
        <w:rPr>
          <w:rFonts w:asciiTheme="majorHAnsi" w:eastAsia="Times New Roman" w:hAnsiTheme="majorHAnsi" w:cs="Times New Roman"/>
          <w:lang w:eastAsia="en-GB"/>
        </w:rPr>
        <w:t xml:space="preserv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B23520">
        <w:rPr>
          <w:rFonts w:asciiTheme="majorHAnsi" w:eastAsia="Times New Roman" w:hAnsiTheme="majorHAnsi" w:cs="Times New Roman"/>
          <w:lang w:eastAsia="en-GB"/>
        </w:rPr>
        <w:t>del 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Myosins,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1B90FE8C"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 xml:space="preserve">sla2del </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LatA effectively disassembles </w:t>
      </w:r>
      <w:r w:rsidR="004362F1">
        <w:rPr>
          <w:rFonts w:asciiTheme="majorHAnsi" w:eastAsia="Times New Roman" w:hAnsiTheme="majorHAnsi" w:cs="Times New Roman"/>
          <w:lang w:eastAsia="en-GB"/>
        </w:rPr>
        <w:t>components of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BE5A99">
        <w:rPr>
          <w:rFonts w:asciiTheme="majorHAnsi" w:eastAsia="Times New Roman" w:hAnsiTheme="majorHAnsi" w:cs="Times New Roman"/>
          <w:lang w:eastAsia="en-GB"/>
        </w:rPr>
        <w:t>del 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21A4F84F"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 xml:space="preserve">sla2del cells 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LatA treatment</w:t>
      </w:r>
      <w:r w:rsidR="008F04D7">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5&lt;/sup&gt;","plainTextFormattedCitation":"15","previouslyFormattedCitation":"&lt;sup&gt;15&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5</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del cells, as well as in sla2del cells 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250B4A95"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D550BB">
        <w:rPr>
          <w:rFonts w:asciiTheme="majorHAnsi" w:eastAsia="Times New Roman" w:hAnsiTheme="majorHAnsi" w:cs="Times New Roman"/>
          <w:b/>
          <w:sz w:val="28"/>
          <w:szCs w:val="28"/>
          <w:lang w:eastAsia="en-GB"/>
        </w:rPr>
        <w:t>endocytic progression</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4FEAB0DF"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del</w:t>
      </w:r>
      <w:r w:rsidR="001E7FD7">
        <w:rPr>
          <w:rFonts w:asciiTheme="majorHAnsi" w:eastAsia="Times New Roman" w:hAnsiTheme="majorHAnsi" w:cs="Times New Roman"/>
          <w:lang w:eastAsia="en-GB"/>
        </w:rPr>
        <w:t xml:space="preserve"> </w:t>
      </w:r>
      <w:r w:rsidR="008F6569">
        <w:rPr>
          <w:rFonts w:asciiTheme="majorHAnsi" w:eastAsia="Times New Roman" w:hAnsiTheme="majorHAnsi" w:cs="Times New Roman"/>
          <w:lang w:eastAsia="en-GB"/>
        </w:rPr>
        <w:t>lik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8F6569">
        <w:rPr>
          <w:rFonts w:asciiTheme="majorHAnsi" w:eastAsia="Times New Roman" w:hAnsiTheme="majorHAnsi" w:cs="Times New Roman"/>
          <w:lang w:eastAsia="en-GB"/>
        </w:rPr>
        <w:t xml:space="preserve">partially 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6&lt;/sup&gt;","plainTextFormattedCitation":"16","previouslyFormattedCitation":"&lt;sup&gt;16&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6</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 SH3 domain unexpectedly affects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40EBF3EF"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7,18&lt;/sup&gt;","plainTextFormattedCitation":"17,18","previouslyFormattedCitation":"&lt;sup&gt;17,18&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7,18</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w:t>
      </w:r>
      <w:r w:rsidR="00C115FB">
        <w:rPr>
          <w:rFonts w:asciiTheme="majorHAnsi" w:eastAsia="Times New Roman" w:hAnsiTheme="majorHAnsi" w:cs="Times New Roman"/>
          <w:lang w:eastAsia="en-GB"/>
        </w:rPr>
        <w:lastRenderedPageBreak/>
        <w:t>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mediate function</w:t>
      </w:r>
      <w:r w:rsidR="005351C3">
        <w:rPr>
          <w:rFonts w:asciiTheme="majorHAnsi" w:eastAsia="Times New Roman" w:hAnsiTheme="majorHAnsi" w:cs="Times New Roman"/>
          <w:lang w:eastAsia="en-GB"/>
        </w:rPr>
        <w:t xml:space="preserve"> </w:t>
      </w:r>
      <w:r w:rsidR="005351C3" w:rsidRPr="005351C3">
        <w:rPr>
          <w:rFonts w:asciiTheme="majorHAnsi" w:eastAsia="Times New Roman" w:hAnsiTheme="majorHAnsi" w:cs="Times New Roman"/>
          <w:color w:val="FF0000"/>
          <w:lang w:eastAsia="en-GB"/>
        </w:rPr>
        <w:t>[ref]</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69677DE7"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DA532D">
        <w:rPr>
          <w:rFonts w:asciiTheme="majorHAnsi" w:eastAsia="Times New Roman" w:hAnsiTheme="majorHAnsi" w:cs="Times New Roman"/>
          <w:lang w:eastAsia="en-GB"/>
        </w:rPr>
        <w:t xml:space="preserve">in </w:t>
      </w:r>
      <w:r w:rsidR="00A26009">
        <w:rPr>
          <w:rFonts w:asciiTheme="majorHAnsi" w:eastAsia="Times New Roman" w:hAnsiTheme="majorHAnsi" w:cs="Times New Roman"/>
          <w:lang w:eastAsia="en-GB"/>
        </w:rPr>
        <w:t xml:space="preserve">cells expressing Rvs167sh3del, that is, 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nearly</w:t>
      </w:r>
      <w:r w:rsidR="00BE4CDA">
        <w:rPr>
          <w:rFonts w:asciiTheme="majorHAnsi" w:eastAsia="Times New Roman" w:hAnsiTheme="majorHAnsi" w:cs="Times New Roman"/>
          <w:lang w:eastAsia="en-GB"/>
        </w:rPr>
        <w:t xml:space="preserve"> half (30.1 +/- 9.9 for BAR</w:t>
      </w:r>
      <w:r w:rsidR="00E81F37">
        <w:rPr>
          <w:rFonts w:asciiTheme="majorHAnsi" w:eastAsia="Times New Roman" w:hAnsiTheme="majorHAnsi" w:cs="Times New Roman"/>
          <w:lang w:eastAsia="en-GB"/>
        </w:rPr>
        <w:t xml:space="preserve"> compared to 53.2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EC11FF">
        <w:rPr>
          <w:rFonts w:asciiTheme="majorHAnsi" w:eastAsia="Times New Roman" w:hAnsiTheme="majorHAnsi" w:cs="Times New Roman"/>
          <w:lang w:eastAsia="en-GB"/>
        </w:rPr>
        <w:t>)</w:t>
      </w:r>
      <w:r w:rsidR="00F85ED6">
        <w:rPr>
          <w:rFonts w:asciiTheme="majorHAnsi" w:eastAsia="Times New Roman" w:hAnsiTheme="majorHAnsi" w:cs="Times New Roman"/>
          <w:lang w:eastAsia="en-GB"/>
        </w:rPr>
        <w:t xml:space="preserve">,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patches remain on the plasma membrane and are disassembled without inward movemen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in BAR cells</w:t>
      </w:r>
      <w:r w:rsidR="00964040">
        <w:rPr>
          <w:rFonts w:asciiTheme="majorHAnsi" w:eastAsia="Times New Roman" w:hAnsiTheme="majorHAnsi" w:cs="Times New Roman"/>
          <w:lang w:eastAsia="en-GB"/>
        </w:rPr>
        <w:t xml:space="preserve"> (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172.6 +/- 12.9</w:t>
      </w:r>
      <w:r w:rsidR="00D673D3">
        <w:rPr>
          <w:rFonts w:asciiTheme="majorHAnsi" w:eastAsia="Times New Roman" w:hAnsiTheme="majorHAnsi" w:cs="Times New Roman"/>
          <w:lang w:eastAsia="en-GB"/>
        </w:rPr>
        <w:t xml:space="preserve">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Rvs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60EB1976"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the equatorial plane, when using TIRF,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nsity rapidly drops, since only </w:t>
      </w:r>
      <w:r w:rsidR="004D049D">
        <w:rPr>
          <w:rFonts w:asciiTheme="majorHAnsi" w:eastAsia="Times New Roman" w:hAnsiTheme="majorHAnsi" w:cs="Times New Roman"/>
          <w:lang w:eastAsia="en-GB"/>
        </w:rPr>
        <w:t>fluorophores</w:t>
      </w:r>
      <w:r w:rsidR="00475C9E">
        <w:rPr>
          <w:rFonts w:asciiTheme="majorHAnsi" w:eastAsia="Times New Roman" w:hAnsiTheme="majorHAnsi" w:cs="Times New Roman"/>
          <w:lang w:eastAsia="en-GB"/>
        </w:rPr>
        <w:t xml:space="preserve"> </w:t>
      </w:r>
      <w:r w:rsidR="005B3B1B">
        <w:rPr>
          <w:rFonts w:asciiTheme="majorHAnsi" w:eastAsia="Times New Roman" w:hAnsiTheme="majorHAnsi" w:cs="Times New Roman"/>
          <w:lang w:eastAsia="en-GB"/>
        </w:rPr>
        <w:t xml:space="preserve">~100nm </w:t>
      </w:r>
      <w:r w:rsidR="00211503">
        <w:rPr>
          <w:rFonts w:asciiTheme="majorHAnsi" w:eastAsia="Times New Roman" w:hAnsiTheme="majorHAnsi" w:cs="Times New Roman"/>
          <w:lang w:eastAsia="en-GB"/>
        </w:rPr>
        <w:t>from the glass</w:t>
      </w:r>
      <w:r w:rsidR="005B3B1B">
        <w:rPr>
          <w:rFonts w:asciiTheme="majorHAnsi" w:eastAsia="Times New Roman" w:hAnsiTheme="majorHAnsi" w:cs="Times New Roman"/>
          <w:lang w:eastAsia="en-GB"/>
        </w:rPr>
        <w:t xml:space="preserve"> </w:t>
      </w:r>
      <w:r w:rsidR="00C50777">
        <w:rPr>
          <w:rFonts w:asciiTheme="majorHAnsi" w:eastAsia="Times New Roman" w:hAnsiTheme="majorHAnsi" w:cs="Times New Roman"/>
          <w:lang w:eastAsia="en-GB"/>
        </w:rPr>
        <w:t xml:space="preserve">surface </w:t>
      </w:r>
      <w:r w:rsidR="005B3B1B">
        <w:rPr>
          <w:rFonts w:asciiTheme="majorHAnsi" w:eastAsia="Times New Roman" w:hAnsiTheme="majorHAnsi" w:cs="Times New Roman"/>
          <w:lang w:eastAsia="en-GB"/>
        </w:rPr>
        <w:t xml:space="preserve">is excited.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77641205"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w:t>
      </w:r>
      <w:r w:rsidR="00557927">
        <w:rPr>
          <w:rFonts w:asciiTheme="majorHAnsi" w:eastAsia="Times New Roman" w:hAnsiTheme="majorHAnsi" w:cs="Times New Roman"/>
          <w:lang w:eastAsia="en-GB"/>
        </w:rPr>
        <w:t>(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in 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4EA19BC4"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the Abp1-mCherry fluorescent intensity peak in simultaneous dual-color imaging of the corresponding strains</w:t>
      </w:r>
      <w:r w:rsidR="002323A3">
        <w:rPr>
          <w:rFonts w:asciiTheme="majorHAnsi" w:eastAsia="Times New Roman" w:hAnsiTheme="majorHAnsi" w:cs="Times New Roman"/>
          <w:sz w:val="16"/>
          <w:szCs w:val="16"/>
          <w:lang w:eastAsia="en-GB"/>
        </w:rPr>
        <w:fldChar w:fldCharType="begin" w:fldLock="1"/>
      </w:r>
      <w:r w:rsidR="002323A3">
        <w:rPr>
          <w:rFonts w:asciiTheme="majorHAnsi" w:eastAsia="Times New Roman" w:hAnsiTheme="majorHAnsi" w:cs="Times New Roman"/>
          <w:sz w:val="16"/>
          <w:szCs w:val="16"/>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operties":{"noteIndex":0},"schema":"https://github.com/citation-style-language/schema/raw/master/csl-citation.json"}</w:instrText>
      </w:r>
      <w:r w:rsidR="002323A3">
        <w:rPr>
          <w:rFonts w:asciiTheme="majorHAnsi" w:eastAsia="Times New Roman" w:hAnsiTheme="majorHAnsi" w:cs="Times New Roman"/>
          <w:sz w:val="16"/>
          <w:szCs w:val="16"/>
          <w:lang w:eastAsia="en-GB"/>
        </w:rPr>
        <w:fldChar w:fldCharType="separate"/>
      </w:r>
      <w:r w:rsidR="002323A3" w:rsidRPr="002323A3">
        <w:rPr>
          <w:rFonts w:asciiTheme="majorHAnsi" w:eastAsia="Times New Roman" w:hAnsiTheme="majorHAnsi" w:cs="Times New Roman"/>
          <w:noProof/>
          <w:sz w:val="16"/>
          <w:szCs w:val="16"/>
          <w:vertAlign w:val="superscript"/>
          <w:lang w:eastAsia="en-GB"/>
        </w:rPr>
        <w:t>1</w:t>
      </w:r>
      <w:r w:rsidR="002323A3">
        <w:rPr>
          <w:rFonts w:asciiTheme="majorHAnsi" w:eastAsia="Times New Roman" w:hAnsiTheme="majorHAnsi" w:cs="Times New Roman"/>
          <w:sz w:val="16"/>
          <w:szCs w:val="16"/>
          <w:lang w:eastAsia="en-GB"/>
        </w:rPr>
        <w:fldChar w:fldCharType="end"/>
      </w:r>
      <w:r w:rsidR="000E18E8">
        <w:rPr>
          <w:rFonts w:asciiTheme="majorHAnsi" w:eastAsia="Times New Roman" w:hAnsiTheme="majorHAnsi" w:cs="Times New Roman"/>
          <w:sz w:val="16"/>
          <w:szCs w:val="16"/>
          <w:lang w:eastAsia="en-GB"/>
        </w:rPr>
        <w:t xml:space="preserve">. </w:t>
      </w:r>
    </w:p>
    <w:p w14:paraId="43862E87" w14:textId="77777777"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M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 </w:t>
      </w:r>
      <w:r w:rsidR="00997750">
        <w:rPr>
          <w:rFonts w:asciiTheme="majorHAnsi" w:eastAsia="Times New Roman" w:hAnsiTheme="majorHAnsi" w:cs="Times New Roman"/>
          <w:sz w:val="16"/>
          <w:szCs w:val="16"/>
          <w:lang w:eastAsia="en-GB"/>
        </w:rPr>
        <w:t xml:space="preserve">Mean and standard error of the mean are shown,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74ED97FC"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xml:space="preserve">: Lifetimes </w:t>
      </w:r>
      <w:r w:rsidR="00CD0128">
        <w:rPr>
          <w:rFonts w:asciiTheme="majorHAnsi" w:eastAsia="Times New Roman" w:hAnsiTheme="majorHAnsi" w:cs="Times New Roman"/>
          <w:sz w:val="16"/>
          <w:szCs w:val="16"/>
          <w:lang w:eastAsia="en-GB"/>
        </w:rPr>
        <w:t xml:space="preserve">ar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619149F6" w14:textId="1DCF522A" w:rsidR="00F921A5"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w:t>
      </w:r>
      <w:r>
        <w:rPr>
          <w:rFonts w:asciiTheme="majorHAnsi" w:eastAsia="Times New Roman" w:hAnsiTheme="majorHAnsi" w:cs="Times New Roman"/>
          <w:lang w:eastAsia="en-GB"/>
        </w:rPr>
        <w:t>in mammalian cells</w:t>
      </w:r>
      <w:r>
        <w:rPr>
          <w:rFonts w:asciiTheme="majorHAnsi" w:eastAsia="Times New Roman" w:hAnsiTheme="majorHAnsi" w:cs="Times New Roman"/>
          <w:lang w:eastAsia="en-GB"/>
        </w:rPr>
        <w:t xml:space="preserve"> has converged on the idea that it </w:t>
      </w:r>
      <w:r>
        <w:rPr>
          <w:rFonts w:asciiTheme="majorHAnsi" w:eastAsia="Times New Roman" w:hAnsiTheme="majorHAnsi" w:cs="Times New Roman"/>
          <w:lang w:eastAsia="en-GB"/>
        </w:rPr>
        <w:t xml:space="preserve">is </w:t>
      </w:r>
      <w:r>
        <w:rPr>
          <w:rFonts w:asciiTheme="majorHAnsi" w:eastAsia="Times New Roman" w:hAnsiTheme="majorHAnsi" w:cs="Times New Roman"/>
          <w:lang w:eastAsia="en-GB"/>
        </w:rPr>
        <w:t xml:space="preserve">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02838DE9"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 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37332A">
        <w:rPr>
          <w:rFonts w:asciiTheme="majorHAnsi" w:hAnsiTheme="majorHAnsi" w:cs="Times"/>
          <w:color w:val="000000"/>
        </w:rPr>
        <w:t xml:space="preserve">to function in </w:t>
      </w:r>
      <w:r w:rsidR="00C952A8">
        <w:rPr>
          <w:rFonts w:asciiTheme="majorHAnsi" w:hAnsiTheme="majorHAnsi" w:cs="Times"/>
          <w:color w:val="000000"/>
        </w:rPr>
        <w:t xml:space="preserve">a similar role </w:t>
      </w:r>
      <w:r w:rsidR="004100F2">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9,20&lt;/sup&gt;","plainTextFormattedCitation":"19,20","previouslyFormattedCitation":"&lt;sup&gt;19,20&lt;/sup&gt;"},"properties":{"noteIndex":0},"schema":"https://github.com/citation-style-language/schema/raw/master/csl-citation.json"}</w:instrText>
      </w:r>
      <w:r w:rsidR="004100F2">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20</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an indication of </w:t>
      </w:r>
      <w:r w:rsidR="00C06D69">
        <w:rPr>
          <w:rFonts w:asciiTheme="majorHAnsi" w:hAnsiTheme="majorHAnsi" w:cs="Times"/>
          <w:color w:val="000000"/>
        </w:rPr>
        <w:t xml:space="preserve">membrane </w:t>
      </w:r>
      <w:r w:rsidRPr="00207639">
        <w:rPr>
          <w:rFonts w:asciiTheme="majorHAnsi" w:hAnsiTheme="majorHAnsi" w:cs="Times"/>
          <w:color w:val="000000"/>
        </w:rPr>
        <w:t xml:space="preserve">scission failur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1&lt;/sup&gt;","plainTextFormattedCitation":"21","previouslyFormattedCitation":"&lt;sup&gt;21&lt;/sup&gt;"},"properties":{"noteIndex":0},"schema":"https://github.com/citation-style-language/schema/raw/master/csl-citation.json"}</w:instrText>
      </w:r>
      <w:r w:rsidR="005958E4">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1</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 xml:space="preserve">Kishimoto et al, do not find a colocalization between Vps1 and Abp1 localization, and also report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both GFP as well as superfolded GFP, and imaged by TIRF microscopy fails to colocalize with Abp1 (data not shown, personal communication with Andrea Picco). The debate concerning the involvement of Vps1 in membrane scission in yeast has been compounded by the possibility that the GFP tag at the Vps1 C-terminal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52BA4E"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F10128" w:rsidRPr="00201B26">
        <w:rPr>
          <w:rFonts w:asciiTheme="majorHAnsi" w:hAnsiTheme="majorHAnsi" w:cs="Times"/>
          <w:b/>
          <w:color w:val="000000"/>
          <w:sz w:val="28"/>
          <w:szCs w:val="28"/>
        </w:rPr>
        <w:t xml:space="preserve">Vps1 does not affects coat </w:t>
      </w:r>
      <w:r w:rsidR="00AF5925">
        <w:rPr>
          <w:rFonts w:asciiTheme="majorHAnsi" w:hAnsiTheme="majorHAnsi" w:cs="Times"/>
          <w:b/>
          <w:color w:val="000000"/>
          <w:sz w:val="28"/>
          <w:szCs w:val="28"/>
        </w:rPr>
        <w:t>or</w:t>
      </w:r>
      <w:r w:rsidR="00F10128" w:rsidRPr="00201B26">
        <w:rPr>
          <w:rFonts w:asciiTheme="majorHAnsi" w:hAnsiTheme="majorHAnsi" w:cs="Times"/>
          <w:b/>
          <w:color w:val="000000"/>
          <w:sz w:val="28"/>
          <w:szCs w:val="28"/>
        </w:rPr>
        <w:t xml:space="preserve"> scission protein dynamics</w:t>
      </w:r>
    </w:p>
    <w:p w14:paraId="3A04768D" w14:textId="65594B72" w:rsidR="005C7B47" w:rsidRDefault="005C7B47" w:rsidP="00980DE0">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00133662" w:rsidRPr="00207639">
        <w:rPr>
          <w:rFonts w:asciiTheme="majorHAnsi" w:hAnsiTheme="majorHAnsi" w:cs="Times"/>
          <w:color w:val="000000"/>
        </w:rPr>
        <w:t xml:space="preserve"> investigate</w:t>
      </w:r>
      <w:r w:rsidR="00E840FD">
        <w:rPr>
          <w:rFonts w:asciiTheme="majorHAnsi" w:hAnsiTheme="majorHAnsi" w:cs="Times"/>
          <w:color w:val="000000"/>
        </w:rPr>
        <w:t>d</w:t>
      </w:r>
      <w:r w:rsidR="00133662" w:rsidRPr="00207639">
        <w:rPr>
          <w:rFonts w:asciiTheme="majorHAnsi" w:hAnsiTheme="majorHAnsi" w:cs="Times"/>
          <w:color w:val="000000"/>
        </w:rPr>
        <w:t xml:space="preserve"> the role of </w:t>
      </w:r>
      <w:r>
        <w:rPr>
          <w:rFonts w:asciiTheme="majorHAnsi" w:hAnsiTheme="majorHAnsi" w:cs="Times"/>
          <w:color w:val="000000"/>
        </w:rPr>
        <w:t>Vps1</w:t>
      </w:r>
      <w:r w:rsidR="00133662" w:rsidRPr="00207639">
        <w:rPr>
          <w:rFonts w:asciiTheme="majorHAnsi" w:hAnsiTheme="majorHAnsi" w:cs="Times"/>
          <w:color w:val="000000"/>
        </w:rPr>
        <w:t xml:space="preserve"> by studying coat and scission proteins in </w:t>
      </w:r>
      <w:r w:rsidR="00133662" w:rsidRPr="00207639">
        <w:rPr>
          <w:rFonts w:asciiTheme="majorHAnsi" w:hAnsiTheme="majorHAnsi" w:cs="Times"/>
          <w:i/>
          <w:iCs/>
          <w:color w:val="000000"/>
        </w:rPr>
        <w:t>vps1</w:t>
      </w:r>
      <w:r w:rsidR="00133662" w:rsidRPr="00207639">
        <w:rPr>
          <w:rFonts w:asciiTheme="majorHAnsi" w:hAnsiTheme="majorHAnsi" w:cs="Symbol"/>
          <w:color w:val="000000"/>
        </w:rPr>
        <w:t xml:space="preserve">Δ </w:t>
      </w:r>
      <w:r w:rsidR="00133662" w:rsidRPr="00207639">
        <w:rPr>
          <w:rFonts w:asciiTheme="majorHAnsi" w:hAnsiTheme="majorHAnsi" w:cs="Times"/>
          <w:color w:val="000000"/>
        </w:rPr>
        <w:t>cells</w:t>
      </w:r>
      <w:r w:rsidR="003C359E">
        <w:rPr>
          <w:rFonts w:asciiTheme="majorHAnsi" w:hAnsiTheme="majorHAnsi" w:cs="Times"/>
          <w:color w:val="000000"/>
        </w:rPr>
        <w:t xml:space="preserve"> in order to avoid the question of whether fluorescently tagging Vps1 affects its function</w:t>
      </w:r>
      <w:r w:rsidR="007802A3">
        <w:rPr>
          <w:rFonts w:asciiTheme="majorHAnsi" w:hAnsiTheme="majorHAnsi" w:cs="Times"/>
          <w:color w:val="000000"/>
        </w:rPr>
        <w:t xml:space="preserve">. </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0052E2F3" w14:textId="263A18B7"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9&lt;/sup&gt;","plainTextFormattedCitation":"19","previouslyFormattedCitation":"&lt;sup&gt;19&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 xml:space="preserve">of Sla1 and Rvs </w:t>
      </w:r>
      <w:r w:rsidR="00DC49DD">
        <w:rPr>
          <w:rFonts w:asciiTheme="majorHAnsi" w:hAnsiTheme="majorHAnsi" w:cs="Times"/>
          <w:iCs/>
          <w:color w:val="000000"/>
        </w:rPr>
        <w:t>are plotted</w:t>
      </w:r>
      <w:r w:rsidR="005469B7">
        <w:rPr>
          <w:rFonts w:asciiTheme="majorHAnsi" w:hAnsiTheme="majorHAnsi" w:cs="Times"/>
          <w:iCs/>
          <w:color w:val="000000"/>
        </w:rPr>
        <w:t xml:space="preserve"> in Figure3</w:t>
      </w:r>
      <w:r w:rsidR="005B42F8">
        <w:rPr>
          <w:rFonts w:asciiTheme="majorHAnsi" w:hAnsiTheme="majorHAnsi" w:cs="Times"/>
          <w:iCs/>
          <w:color w:val="000000"/>
        </w:rPr>
        <w:t>D</w:t>
      </w:r>
      <w:r w:rsidR="005469B7">
        <w:rPr>
          <w:rFonts w:asciiTheme="majorHAnsi" w:hAnsiTheme="majorHAnsi" w:cs="Times"/>
          <w:iCs/>
          <w:color w:val="000000"/>
        </w:rPr>
        <w:t>-G</w:t>
      </w:r>
      <w:bookmarkStart w:id="0" w:name="_GoBack"/>
      <w:bookmarkEnd w:id="0"/>
      <w:r w:rsidR="00DC49DD">
        <w:rPr>
          <w:rFonts w:asciiTheme="majorHAnsi" w:hAnsiTheme="majorHAnsi" w:cs="Times"/>
          <w:iCs/>
          <w:color w:val="000000"/>
        </w:rPr>
        <w:t>. WT Sla1</w:t>
      </w:r>
      <w:r w:rsidR="00EE52A5">
        <w:rPr>
          <w:rFonts w:asciiTheme="majorHAnsi" w:hAnsiTheme="majorHAnsi" w:cs="Times"/>
          <w:iCs/>
          <w:color w:val="000000"/>
        </w:rPr>
        <w:t>-GFP centroid movement</w:t>
      </w:r>
      <w:r w:rsidR="009D3EAA">
        <w:rPr>
          <w:rFonts w:asciiTheme="majorHAnsi" w:hAnsiTheme="majorHAnsi" w:cs="Times"/>
          <w:iCs/>
          <w:color w:val="000000"/>
        </w:rPr>
        <w:t xml:space="preserve"> in 3C</w:t>
      </w:r>
      <w:r w:rsidR="00DC49DD">
        <w:rPr>
          <w:rFonts w:asciiTheme="majorHAnsi" w:hAnsiTheme="majorHAnsi" w:cs="Times"/>
          <w:iCs/>
          <w:color w:val="000000"/>
        </w:rPr>
        <w:t xml:space="preserve"> is aligned in time so that time</w:t>
      </w:r>
      <w:r w:rsidR="00E82DD2">
        <w:rPr>
          <w:rFonts w:asciiTheme="majorHAnsi" w:hAnsiTheme="majorHAnsi" w:cs="Times"/>
          <w:iCs/>
          <w:color w:val="000000"/>
        </w:rPr>
        <w:t>=0 corresponds to the maximum</w:t>
      </w:r>
      <w:r w:rsidR="00DC49DD">
        <w:rPr>
          <w:rFonts w:asciiTheme="majorHAnsi" w:hAnsiTheme="majorHAnsi" w:cs="Times"/>
          <w:iCs/>
          <w:color w:val="000000"/>
        </w:rPr>
        <w:t xml:space="preserve"> of the </w:t>
      </w:r>
      <w:r w:rsidR="00E82DD2">
        <w:rPr>
          <w:rFonts w:asciiTheme="majorHAnsi" w:hAnsiTheme="majorHAnsi" w:cs="Times"/>
          <w:iCs/>
          <w:color w:val="000000"/>
        </w:rPr>
        <w:t xml:space="preserve">averaged </w:t>
      </w:r>
      <w:r w:rsidR="00DC49DD">
        <w:rPr>
          <w:rFonts w:asciiTheme="majorHAnsi" w:hAnsiTheme="majorHAnsi" w:cs="Times"/>
          <w:iCs/>
          <w:color w:val="000000"/>
        </w:rPr>
        <w:t>Abp1-mCherry fluorescent intensity acquired from simultaneous two-channel images of Sla1-GFP and Abp1-mCherry</w:t>
      </w:r>
      <w:r w:rsidR="005B42F8">
        <w:rPr>
          <w:rFonts w:asciiTheme="majorHAnsi" w:hAnsiTheme="majorHAnsi" w:cs="Times"/>
          <w:iCs/>
          <w:color w:val="000000"/>
        </w:rPr>
        <w:t xml:space="preserve"> in WT cells</w:t>
      </w:r>
      <w:r w:rsidR="00DC49DD">
        <w:rPr>
          <w:rFonts w:asciiTheme="majorHAnsi" w:hAnsiTheme="majorHAnsi" w:cs="Times"/>
          <w:iCs/>
          <w:color w:val="000000"/>
        </w:rPr>
        <w:t>, as described in Pic</w:t>
      </w:r>
      <w:r w:rsidR="00E82DD2">
        <w:rPr>
          <w:rFonts w:asciiTheme="majorHAnsi" w:hAnsiTheme="majorHAnsi" w:cs="Times"/>
          <w:iCs/>
          <w:color w:val="000000"/>
        </w:rPr>
        <w:t>co et al. The maximum</w:t>
      </w:r>
      <w:r w:rsidR="00DC49DD">
        <w:rPr>
          <w:rFonts w:asciiTheme="majorHAnsi" w:hAnsiTheme="majorHAnsi" w:cs="Times"/>
          <w:iCs/>
          <w:color w:val="000000"/>
        </w:rPr>
        <w:t xml:space="preserve"> of the Abp1 fluore</w:t>
      </w:r>
      <w:r w:rsidR="00E82DD2">
        <w:rPr>
          <w:rFonts w:asciiTheme="majorHAnsi" w:hAnsiTheme="majorHAnsi" w:cs="Times"/>
          <w:iCs/>
          <w:color w:val="000000"/>
        </w:rPr>
        <w:t>s</w:t>
      </w:r>
      <w:r w:rsidR="00DC49DD">
        <w:rPr>
          <w:rFonts w:asciiTheme="majorHAnsi" w:hAnsiTheme="majorHAnsi" w:cs="Times"/>
          <w:iCs/>
          <w:color w:val="000000"/>
        </w:rPr>
        <w:t>cen</w:t>
      </w:r>
      <w:r w:rsidR="005B42F8">
        <w:rPr>
          <w:rFonts w:asciiTheme="majorHAnsi" w:hAnsiTheme="majorHAnsi" w:cs="Times"/>
          <w:iCs/>
          <w:color w:val="000000"/>
        </w:rPr>
        <w:t>t intensity</w:t>
      </w:r>
      <w:r w:rsidR="00DC49DD">
        <w:rPr>
          <w:rFonts w:asciiTheme="majorHAnsi" w:hAnsiTheme="majorHAnsi" w:cs="Times"/>
          <w:iCs/>
          <w:color w:val="000000"/>
        </w:rPr>
        <w:t xml:space="preserve"> </w:t>
      </w:r>
      <w:r w:rsidR="00965D4E">
        <w:rPr>
          <w:rFonts w:asciiTheme="majorHAnsi" w:hAnsiTheme="majorHAnsi" w:cs="Times"/>
          <w:iCs/>
          <w:color w:val="000000"/>
        </w:rPr>
        <w:t xml:space="preserve">in WT </w:t>
      </w:r>
      <w:r w:rsidR="00DC49DD">
        <w:rPr>
          <w:rFonts w:asciiTheme="majorHAnsi" w:hAnsiTheme="majorHAnsi" w:cs="Times"/>
          <w:iCs/>
          <w:color w:val="000000"/>
        </w:rPr>
        <w:t xml:space="preserve">corresponds to scission time. </w:t>
      </w:r>
      <w:r w:rsidR="005B42F8">
        <w:rPr>
          <w:rFonts w:asciiTheme="majorHAnsi" w:hAnsiTheme="majorHAnsi" w:cs="Times"/>
          <w:iCs/>
          <w:color w:val="000000"/>
        </w:rPr>
        <w:t xml:space="preserve">At </w:t>
      </w:r>
      <w:r w:rsidR="005F74C9">
        <w:rPr>
          <w:rFonts w:asciiTheme="majorHAnsi" w:hAnsiTheme="majorHAnsi" w:cs="Times"/>
          <w:iCs/>
          <w:color w:val="000000"/>
        </w:rPr>
        <w:t xml:space="preserve">scission </w:t>
      </w:r>
      <w:r w:rsidR="005F74C9">
        <w:rPr>
          <w:rFonts w:asciiTheme="majorHAnsi" w:hAnsiTheme="majorHAnsi" w:cs="Times"/>
          <w:iCs/>
          <w:color w:val="000000"/>
        </w:rPr>
        <w:lastRenderedPageBreak/>
        <w:t>time, the Sla1 at endocytic</w:t>
      </w:r>
      <w:r w:rsidR="009D3EAA">
        <w:rPr>
          <w:rFonts w:asciiTheme="majorHAnsi" w:hAnsiTheme="majorHAnsi" w:cs="Times"/>
          <w:iCs/>
          <w:color w:val="000000"/>
        </w:rPr>
        <w:t xml:space="preserve"> patch</w:t>
      </w:r>
      <w:r w:rsidR="005F74C9">
        <w:rPr>
          <w:rFonts w:asciiTheme="majorHAnsi" w:hAnsiTheme="majorHAnsi" w:cs="Times"/>
          <w:iCs/>
          <w:color w:val="000000"/>
        </w:rPr>
        <w:t>es</w:t>
      </w:r>
      <w:r w:rsidR="009D3EAA">
        <w:rPr>
          <w:rFonts w:asciiTheme="majorHAnsi" w:hAnsiTheme="majorHAnsi" w:cs="Times"/>
          <w:iCs/>
          <w:color w:val="000000"/>
        </w:rPr>
        <w:t xml:space="preserve"> is quickly disassembled, as seen in</w:t>
      </w:r>
      <w:r w:rsidR="0070547D">
        <w:rPr>
          <w:rFonts w:asciiTheme="majorHAnsi" w:hAnsiTheme="majorHAnsi" w:cs="Times"/>
          <w:iCs/>
          <w:color w:val="000000"/>
        </w:rPr>
        <w:t xml:space="preserve"> the fluorescent intensity decay in</w:t>
      </w:r>
      <w:r w:rsidR="009D3EAA">
        <w:rPr>
          <w:rFonts w:asciiTheme="majorHAnsi" w:hAnsiTheme="majorHAnsi" w:cs="Times"/>
          <w:iCs/>
          <w:color w:val="000000"/>
        </w:rPr>
        <w:t xml:space="preserve"> 3D. </w:t>
      </w:r>
      <w:r w:rsidR="00E82DD2">
        <w:rPr>
          <w:rFonts w:asciiTheme="majorHAnsi" w:hAnsiTheme="majorHAnsi" w:cs="Times"/>
          <w:iCs/>
          <w:color w:val="000000"/>
        </w:rPr>
        <w:t>Averaged c</w:t>
      </w:r>
      <w:r w:rsidR="00DC49DD">
        <w:rPr>
          <w:rFonts w:asciiTheme="majorHAnsi" w:hAnsiTheme="majorHAnsi" w:cs="Times"/>
          <w:iCs/>
          <w:color w:val="000000"/>
        </w:rPr>
        <w:t xml:space="preserve">entroid </w:t>
      </w:r>
      <w:r w:rsidR="00637DBD">
        <w:rPr>
          <w:rFonts w:asciiTheme="majorHAnsi" w:hAnsiTheme="majorHAnsi" w:cs="Times"/>
          <w:iCs/>
          <w:color w:val="000000"/>
        </w:rPr>
        <w:t xml:space="preserve">dynamics </w:t>
      </w:r>
      <w:r w:rsidR="00DC49DD">
        <w:rPr>
          <w:rFonts w:asciiTheme="majorHAnsi" w:hAnsiTheme="majorHAnsi" w:cs="Times"/>
          <w:iCs/>
          <w:color w:val="000000"/>
        </w:rPr>
        <w:t xml:space="preserve">of Sla1-GFP of the </w:t>
      </w:r>
      <w:r w:rsidR="00DC49DD" w:rsidRPr="00207639">
        <w:rPr>
          <w:rFonts w:asciiTheme="majorHAnsi" w:hAnsiTheme="majorHAnsi" w:cs="Times"/>
          <w:i/>
          <w:iCs/>
          <w:color w:val="000000"/>
        </w:rPr>
        <w:t>vps1</w:t>
      </w:r>
      <w:r w:rsidR="00DC49DD" w:rsidRPr="00207639">
        <w:rPr>
          <w:rFonts w:asciiTheme="majorHAnsi" w:hAnsiTheme="majorHAnsi" w:cs="Symbol"/>
          <w:color w:val="000000"/>
        </w:rPr>
        <w:t>Δ</w:t>
      </w:r>
      <w:r w:rsidR="00DC49DD">
        <w:rPr>
          <w:rFonts w:asciiTheme="majorHAnsi" w:hAnsiTheme="majorHAnsi" w:cs="Symbol"/>
          <w:color w:val="000000"/>
        </w:rPr>
        <w:t xml:space="preserve"> strain is acquired from single channel ima</w:t>
      </w:r>
      <w:r w:rsidR="00637DBD">
        <w:rPr>
          <w:rFonts w:asciiTheme="majorHAnsi" w:hAnsiTheme="majorHAnsi" w:cs="Symbol"/>
          <w:color w:val="000000"/>
        </w:rPr>
        <w:t>ging of Sla1-GFP, and this</w:t>
      </w:r>
      <w:r w:rsidR="00DC49DD">
        <w:rPr>
          <w:rFonts w:asciiTheme="majorHAnsi" w:hAnsiTheme="majorHAnsi" w:cs="Symbol"/>
          <w:color w:val="000000"/>
        </w:rPr>
        <w:t xml:space="preserve"> is shifted</w:t>
      </w:r>
      <w:r w:rsidR="00642389">
        <w:rPr>
          <w:rFonts w:asciiTheme="majorHAnsi" w:hAnsiTheme="majorHAnsi" w:cs="Symbol"/>
          <w:color w:val="000000"/>
        </w:rPr>
        <w:t xml:space="preserve"> arbitrarily</w:t>
      </w:r>
      <w:r w:rsidR="00DC49DD">
        <w:rPr>
          <w:rFonts w:asciiTheme="majorHAnsi" w:hAnsiTheme="majorHAnsi" w:cs="Symbol"/>
          <w:color w:val="000000"/>
        </w:rPr>
        <w:t xml:space="preserve"> in time</w:t>
      </w:r>
      <w:r w:rsidR="00642389">
        <w:rPr>
          <w:rFonts w:asciiTheme="majorHAnsi" w:hAnsiTheme="majorHAnsi" w:cs="Symbol"/>
          <w:color w:val="000000"/>
        </w:rPr>
        <w:t xml:space="preserve"> compared to the WT</w:t>
      </w:r>
      <w:r w:rsidR="00DC49DD">
        <w:rPr>
          <w:rFonts w:asciiTheme="majorHAnsi" w:hAnsiTheme="majorHAnsi" w:cs="Symbol"/>
          <w:color w:val="000000"/>
        </w:rPr>
        <w:t xml:space="preserve"> for visualization purposes. </w:t>
      </w:r>
      <w:r w:rsidR="004F22CE">
        <w:rPr>
          <w:rFonts w:asciiTheme="majorHAnsi" w:hAnsiTheme="majorHAnsi" w:cs="Times"/>
          <w:iCs/>
          <w:color w:val="000000"/>
        </w:rPr>
        <w:t xml:space="preserve">The fluorescent intensity trace of Sla1-GFP in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to that the maxima is aligned to the WT Sla-GFP maxima, in order to easily compare rate of assembly and disassembly of the patches.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500BB6">
        <w:rPr>
          <w:rFonts w:asciiTheme="majorHAnsi" w:hAnsiTheme="majorHAnsi" w:cs="Symbol"/>
          <w:color w:val="000000"/>
        </w:rPr>
        <w:t xml:space="preserve">  compared to the WT, but this shortening occurs early in the lifetime of the protein at endocytic patches, when the molecule numbers of Sla1 are low, and epifluorescent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GFP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ere</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If Vps1 was required for membrane scission, Sla1 would be expected to undergo delayed or failed scission.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 Inward movement of Sla1 is also not changed</w:t>
      </w:r>
      <w:r w:rsidR="00F442C7">
        <w:rPr>
          <w:rFonts w:asciiTheme="majorHAnsi" w:hAnsiTheme="majorHAnsi" w:cs="Symbol"/>
          <w:color w:val="000000"/>
        </w:rPr>
        <w:t>: it moves inward at the same rate, and to similar maxima of 140nm</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1CA85CCB" w:rsidR="002C1AF6" w:rsidRDefault="00C63FD1"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T</w:t>
      </w:r>
      <w:r w:rsidR="00F442C7">
        <w:rPr>
          <w:rFonts w:asciiTheme="majorHAnsi" w:hAnsiTheme="majorHAnsi" w:cs="Symbol"/>
          <w:color w:val="000000"/>
        </w:rPr>
        <w:t>he</w:t>
      </w:r>
      <w:r w:rsidR="002C1AF6">
        <w:rPr>
          <w:rFonts w:asciiTheme="majorHAnsi" w:hAnsiTheme="majorHAnsi" w:cs="Symbol"/>
          <w:color w:val="000000"/>
        </w:rPr>
        <w:t xml:space="preserve"> averaged centroid of Rvs167 would not show the sharp jump into the cytoplasm if scission failed</w:t>
      </w:r>
      <w:r>
        <w:rPr>
          <w:rFonts w:asciiTheme="majorHAnsi" w:hAnsiTheme="majorHAnsi" w:cs="Symbol"/>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sidR="00F442C7">
        <w:rPr>
          <w:rFonts w:asciiTheme="majorHAnsi" w:hAnsiTheme="majorHAnsi" w:cs="Symbol"/>
          <w:color w:val="000000"/>
        </w:rPr>
        <w:t xml:space="preserve">. The inward movement of Rvs167, however, remains the same as in WT. I conclude that if Vps1 does localize to endocytic patches in </w:t>
      </w:r>
      <w:r w:rsidR="00F442C7" w:rsidRPr="00F442C7">
        <w:rPr>
          <w:rFonts w:asciiTheme="majorHAnsi" w:hAnsiTheme="majorHAnsi" w:cs="Symbol"/>
          <w:i/>
          <w:color w:val="000000"/>
        </w:rPr>
        <w:t>S.cerevisiae</w:t>
      </w:r>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5183126B"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Fig.2.5 A: Dot spots of yeast cells in WT, Vps1-GFP, and vpsdel cell at 30C and 37C. vpsdel cells show a slight growth defect at 37C that is not seen in Vps1-GFP strain. </w:t>
      </w:r>
    </w:p>
    <w:p w14:paraId="2FB86EE5" w14:textId="4728715A"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vpsdel 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42F86A4C"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measured by quantifying number of retractions of Sla1 after membrane begins to move inwards, or by total lack of movement. </w:t>
      </w:r>
    </w:p>
    <w:p w14:paraId="2A0FFF59" w14:textId="4AEB1E16"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vpsdel strains. Time =0 (s) for WT Sla1 centroid is aligned to Abp1 fluorescent intensity maximum. Sla1 for vpsdel is shifted in time to move inwards 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 G: Averaged centroid movement and normalized fluorescent intensity of Rvs167-GFP in WT and vpsdel strains. Time =0 (s) for WT Rvs167 centroid is aligned to Abp1 fluorescent intensity maximum. Rvs167 for vpsdel 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Another hypothesis has proposed that</w:t>
      </w:r>
      <w:r>
        <w:rPr>
          <w:rFonts w:asciiTheme="majorHAnsi" w:hAnsiTheme="majorHAnsi" w:cs="Times"/>
          <w:color w:val="000000"/>
        </w:rPr>
        <w:t xml:space="preserve"> regulated</w:t>
      </w:r>
      <w:r w:rsidRPr="00207639">
        <w:rPr>
          <w:rFonts w:asciiTheme="majorHAnsi" w:hAnsiTheme="majorHAnsi" w:cs="Times"/>
          <w:color w:val="000000"/>
        </w:rPr>
        <w:t xml:space="preserve"> lipid hydrolysis can cause vesicle scission</w:t>
      </w:r>
      <w:r w:rsidRPr="00207639">
        <w:rPr>
          <w:rFonts w:asciiTheme="majorHAnsi" w:hAnsiTheme="majorHAnsi" w:cs="Times"/>
          <w:color w:val="000000"/>
          <w:position w:val="16"/>
        </w:rPr>
        <w:t>19</w:t>
      </w:r>
      <w:r w:rsidRPr="00207639">
        <w:rPr>
          <w:rFonts w:asciiTheme="majorHAnsi" w:hAnsiTheme="majorHAnsi" w:cs="Times"/>
          <w:color w:val="000000"/>
        </w:rPr>
        <w:t xml:space="preserve">. </w:t>
      </w: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146785B0" w14:textId="64669D2F"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 and play a role in CME and intracellular signalling, as well as in modulating the actin cytoskeleton</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2&lt;/sup&gt;","plainTextFormattedCitation":"22","previouslyFormattedCitation":"&lt;sup&gt;22&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2</w:t>
      </w:r>
      <w:r>
        <w:rPr>
          <w:rFonts w:asciiTheme="majorHAnsi" w:hAnsiTheme="majorHAnsi" w:cs="Times"/>
          <w:color w:val="000000"/>
        </w:rPr>
        <w:fldChar w:fldCharType="end"/>
      </w:r>
      <w:r>
        <w:rPr>
          <w:rFonts w:asciiTheme="majorHAnsi" w:hAnsiTheme="majorHAnsi" w:cs="Times"/>
          <w:color w:val="000000"/>
        </w:rPr>
        <w:t>. Synaptojanins localize to endocytic sites, and in mammalian cells, disruption of Synaptojanin genes results in cellular accumulation of PI(4,5)P2 and coated vesicles 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they are known to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6E1E880D"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Double deletion of Inp51 and Inp52 has been shown to increase the lifetime of endocytic proteins and produce aberrant membrane invaginations that could indicate scission failure and defective endocytosis, although uptake of extracellular membrane appears to proceed in spite of the morphological aberrations</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4,25&lt;/sup&gt;","plainTextFormattedCitation":"24,25","previouslyFormattedCitation":"&lt;sup&gt;24,25&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4,25</w:t>
      </w:r>
      <w:r>
        <w:rPr>
          <w:rFonts w:asciiTheme="majorHAnsi" w:hAnsiTheme="majorHAnsi" w:cs="Times"/>
          <w:color w:val="000000"/>
        </w:rPr>
        <w:fldChar w:fldCharType="end"/>
      </w:r>
      <w:r>
        <w:rPr>
          <w:rFonts w:asciiTheme="majorHAnsi" w:hAnsiTheme="majorHAnsi" w:cs="Times"/>
          <w:color w:val="000000"/>
        </w:rPr>
        <w:t>. Deletion of Inp52 along with Rvs167 is shown to increase membrane retraction rate, supporting a possible role in membrane scission</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6&lt;/sup&gt;","plainTextFormattedCitation":"26","previouslyFormattedCitation":"&lt;sup&gt;26&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6</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has led to an increase in bulk PIP2 level, although changes in PIP2 levels have not been reported for mutations of inp52, and are not measured locally at the endocytic sites</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7,28&lt;/sup&gt;","plainTextFormattedCitation":"27,28","previouslyFormattedCitation":"&lt;sup&gt;27,2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7,2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Synaptojanin arrives </w:t>
      </w:r>
      <w:r>
        <w:rPr>
          <w:rFonts w:asciiTheme="majorHAnsi" w:hAnsiTheme="majorHAnsi" w:cs="Times"/>
          <w:color w:val="000000"/>
        </w:rPr>
        <w:lastRenderedPageBreak/>
        <w:t>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Pr="00207639">
        <w:rPr>
          <w:rFonts w:asciiTheme="majorHAnsi" w:hAnsiTheme="majorHAnsi" w:cs="Times"/>
          <w:color w:val="000000"/>
        </w:rPr>
        <w:t>P2 at the tube and P</w:t>
      </w:r>
      <w:r>
        <w:rPr>
          <w:rFonts w:asciiTheme="majorHAnsi" w:hAnsiTheme="majorHAnsi" w:cs="Times"/>
          <w:color w:val="000000"/>
        </w:rPr>
        <w:t>IP</w:t>
      </w:r>
      <w:r w:rsidRPr="00207639">
        <w:rPr>
          <w:rFonts w:asciiTheme="majorHAnsi" w:hAnsiTheme="majorHAnsi" w:cs="Times"/>
          <w:color w:val="000000"/>
        </w:rPr>
        <w:t xml:space="preserve"> at the bud tip. Th</w:t>
      </w:r>
      <w:r>
        <w:rPr>
          <w:rFonts w:asciiTheme="majorHAnsi" w:hAnsiTheme="majorHAnsi" w:cs="Times"/>
          <w:color w:val="000000"/>
        </w:rPr>
        <w:t>e</w:t>
      </w:r>
      <w:r w:rsidRPr="00207639">
        <w:rPr>
          <w:rFonts w:asciiTheme="majorHAnsi" w:hAnsiTheme="majorHAnsi" w:cs="Times"/>
          <w:color w:val="000000"/>
        </w:rPr>
        <w:t xml:space="preserve"> lipid boundary produces a line tension at the interphase that would generate enough force to pinch off a vesicle. </w:t>
      </w:r>
    </w:p>
    <w:p w14:paraId="4F04720B"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11B3D98D"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F42591" w:rsidRPr="00201B26">
        <w:rPr>
          <w:rFonts w:asciiTheme="majorHAnsi" w:hAnsiTheme="majorHAnsi" w:cs="Times"/>
          <w:b/>
          <w:color w:val="000000"/>
          <w:sz w:val="28"/>
          <w:szCs w:val="28"/>
        </w:rPr>
        <w:t>Deletion of yeast synaptojanin</w:t>
      </w:r>
      <w:r w:rsidR="00222720" w:rsidRPr="00201B26">
        <w:rPr>
          <w:rFonts w:asciiTheme="majorHAnsi" w:hAnsiTheme="majorHAnsi" w:cs="Times"/>
          <w:b/>
          <w:color w:val="000000"/>
          <w:sz w:val="28"/>
          <w:szCs w:val="28"/>
        </w:rPr>
        <w:t xml:space="preserve"> do</w:t>
      </w:r>
      <w:r w:rsidR="00F42591" w:rsidRPr="00201B26">
        <w:rPr>
          <w:rFonts w:asciiTheme="majorHAnsi" w:hAnsiTheme="majorHAnsi" w:cs="Times"/>
          <w:b/>
          <w:color w:val="000000"/>
          <w:sz w:val="28"/>
          <w:szCs w:val="28"/>
        </w:rPr>
        <w:t>es</w:t>
      </w:r>
      <w:r w:rsidR="00222720" w:rsidRPr="00201B26">
        <w:rPr>
          <w:rFonts w:asciiTheme="majorHAnsi" w:hAnsiTheme="majorHAnsi" w:cs="Times"/>
          <w:b/>
          <w:color w:val="000000"/>
          <w:sz w:val="28"/>
          <w:szCs w:val="28"/>
        </w:rPr>
        <w:t xml:space="preserve"> not significantly affect coat and Rvs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360CEF46"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model </w:t>
      </w:r>
      <w:r w:rsidR="0010252D">
        <w:rPr>
          <w:rFonts w:asciiTheme="majorHAnsi" w:hAnsiTheme="majorHAnsi" w:cs="Times"/>
          <w:color w:val="000000"/>
        </w:rPr>
        <w:t xml:space="preserve">proposing lipid hydrolysis as a scission effector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r w:rsidR="004C7142">
        <w:rPr>
          <w:rFonts w:asciiTheme="majorHAnsi" w:hAnsiTheme="majorHAnsi" w:cs="Times"/>
          <w:color w:val="000000"/>
        </w:rPr>
        <w:t xml:space="preserve">All analysis discussed below </w:t>
      </w:r>
      <w:r w:rsidR="00862B44">
        <w:rPr>
          <w:rFonts w:asciiTheme="majorHAnsi" w:hAnsiTheme="majorHAnsi" w:cs="Times"/>
          <w:color w:val="000000"/>
        </w:rPr>
        <w:t>refers to</w:t>
      </w:r>
      <w:r w:rsidR="004C7142">
        <w:rPr>
          <w:rFonts w:asciiTheme="majorHAnsi" w:hAnsiTheme="majorHAnsi" w:cs="Times"/>
          <w:color w:val="000000"/>
        </w:rPr>
        <w:t xml:space="preserve"> yeast cells imaged at the equatorial plane, expressing GFP and m-Cherry tagged proteins. In all cases, dense clusters of tagged protein at the bud neck are not considered. </w:t>
      </w:r>
    </w:p>
    <w:p w14:paraId="052C588F" w14:textId="4F0A765C" w:rsidR="00222720"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First, of the three </w:t>
      </w:r>
      <w:r w:rsidR="00222720">
        <w:rPr>
          <w:rFonts w:asciiTheme="majorHAnsi" w:hAnsiTheme="majorHAnsi" w:cs="Times"/>
          <w:color w:val="000000"/>
        </w:rPr>
        <w:t xml:space="preserve">yeast </w:t>
      </w:r>
      <w:r>
        <w:rPr>
          <w:rFonts w:asciiTheme="majorHAnsi" w:hAnsiTheme="majorHAnsi" w:cs="Times"/>
          <w:color w:val="000000"/>
        </w:rPr>
        <w:t xml:space="preserve">Synaptojanins, only Inp52-GFP localizes to cortical patches. </w:t>
      </w:r>
      <w:r w:rsidR="00082799">
        <w:rPr>
          <w:rFonts w:asciiTheme="majorHAnsi" w:hAnsiTheme="majorHAnsi" w:cs="Times"/>
          <w:color w:val="000000"/>
        </w:rPr>
        <w:t>Dual</w:t>
      </w:r>
      <w:r w:rsidR="003C7577">
        <w:rPr>
          <w:rFonts w:asciiTheme="majorHAnsi" w:hAnsiTheme="majorHAnsi" w:cs="Times"/>
          <w:color w:val="000000"/>
        </w:rPr>
        <w:t>-</w:t>
      </w:r>
      <w:r w:rsidR="00082799">
        <w:rPr>
          <w:rFonts w:asciiTheme="majorHAnsi" w:hAnsiTheme="majorHAnsi" w:cs="Times"/>
          <w:color w:val="000000"/>
        </w:rPr>
        <w:t>color imaging and time alignment with Abp1 as described in Picco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along with Rvs</w:t>
      </w:r>
      <w:r w:rsidR="00082799">
        <w:rPr>
          <w:rFonts w:asciiTheme="majorHAnsi" w:hAnsiTheme="majorHAnsi" w:cs="Times"/>
          <w:color w:val="000000"/>
        </w:rPr>
        <w:t>. The centroid of Inp52-GFP can be localized to the tip of the invaginated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Pr>
          <w:rFonts w:asciiTheme="majorHAnsi" w:hAnsiTheme="majorHAnsi" w:cs="Times"/>
          <w:color w:val="000000"/>
        </w:rPr>
        <w:t>Inp51-GFP exhibits a diffuse cytoplasmic signal, while Inp5</w:t>
      </w:r>
      <w:r w:rsidR="003C7577">
        <w:rPr>
          <w:rFonts w:asciiTheme="majorHAnsi" w:hAnsiTheme="majorHAnsi" w:cs="Times"/>
          <w:color w:val="000000"/>
        </w:rPr>
        <w:t>3</w:t>
      </w:r>
      <w:r>
        <w:rPr>
          <w:rFonts w:asciiTheme="majorHAnsi" w:hAnsiTheme="majorHAnsi" w:cs="Times"/>
          <w:color w:val="000000"/>
        </w:rPr>
        <w:t xml:space="preserve"> localizes to patches within the cytoplasm, likely to the trans-golgi network, as has been noted in other work.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C5DF2D9" w14:textId="28AF0D7B" w:rsidR="00546D5B" w:rsidRDefault="00DD2775"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Deletion of</w:t>
      </w:r>
      <w:r w:rsidRPr="00207639">
        <w:rPr>
          <w:rFonts w:asciiTheme="majorHAnsi" w:hAnsiTheme="majorHAnsi" w:cs="Times"/>
          <w:color w:val="000000"/>
        </w:rPr>
        <w:t xml:space="preserve"> Inp52</w:t>
      </w:r>
      <w:r>
        <w:rPr>
          <w:rFonts w:asciiTheme="majorHAnsi" w:hAnsiTheme="majorHAnsi" w:cs="Times"/>
          <w:color w:val="000000"/>
        </w:rPr>
        <w:t xml:space="preserve"> </w:t>
      </w:r>
      <w:r w:rsidR="003C7577">
        <w:rPr>
          <w:rFonts w:asciiTheme="majorHAnsi" w:hAnsiTheme="majorHAnsi" w:cs="Times"/>
          <w:color w:val="000000"/>
        </w:rPr>
        <w:t>does not affect</w:t>
      </w:r>
      <w:r>
        <w:rPr>
          <w:rFonts w:asciiTheme="majorHAnsi" w:hAnsiTheme="majorHAnsi" w:cs="Times"/>
          <w:color w:val="000000"/>
        </w:rPr>
        <w:t xml:space="preserve"> </w:t>
      </w:r>
      <w:r w:rsidR="003C7577">
        <w:rPr>
          <w:rFonts w:asciiTheme="majorHAnsi" w:hAnsiTheme="majorHAnsi" w:cs="Times"/>
          <w:color w:val="000000"/>
        </w:rPr>
        <w:t xml:space="preserve">the speed of membrane invagination, as reported by the movement of the Sla1 centroid. </w:t>
      </w:r>
      <w:r w:rsidR="00AA7467">
        <w:rPr>
          <w:rFonts w:asciiTheme="majorHAnsi" w:hAnsiTheme="majorHAnsi" w:cs="Times"/>
          <w:color w:val="000000"/>
        </w:rPr>
        <w:t>Sla1-GFP patches are as</w:t>
      </w:r>
      <w:r w:rsidR="009664FF">
        <w:rPr>
          <w:rFonts w:asciiTheme="majorHAnsi" w:hAnsiTheme="majorHAnsi" w:cs="Times"/>
          <w:color w:val="000000"/>
        </w:rPr>
        <w:t>s</w:t>
      </w:r>
      <w:r w:rsidR="00AA7467">
        <w:rPr>
          <w:rFonts w:asciiTheme="majorHAnsi" w:hAnsiTheme="majorHAnsi" w:cs="Times"/>
          <w:color w:val="000000"/>
        </w:rPr>
        <w:t>embled and di</w:t>
      </w:r>
      <w:r w:rsidR="009664FF">
        <w:rPr>
          <w:rFonts w:asciiTheme="majorHAnsi" w:hAnsiTheme="majorHAnsi" w:cs="Times"/>
          <w:color w:val="000000"/>
        </w:rPr>
        <w:t>s</w:t>
      </w:r>
      <w:r w:rsidR="00AA7467">
        <w:rPr>
          <w:rFonts w:asciiTheme="majorHAnsi" w:hAnsiTheme="majorHAnsi" w:cs="Times"/>
          <w:color w:val="000000"/>
        </w:rPr>
        <w:t xml:space="preserve">assembled, as are </w:t>
      </w:r>
      <w:r w:rsidR="00DF211F">
        <w:rPr>
          <w:rFonts w:asciiTheme="majorHAnsi" w:hAnsiTheme="majorHAnsi" w:cs="Times"/>
          <w:color w:val="000000"/>
        </w:rPr>
        <w:t>Rvs167-GFP patches</w:t>
      </w:r>
      <w:r w:rsidR="00AA7467">
        <w:rPr>
          <w:rFonts w:asciiTheme="majorHAnsi" w:hAnsiTheme="majorHAnsi" w:cs="Times"/>
          <w:color w:val="000000"/>
        </w:rPr>
        <w:t xml:space="preserve">. </w:t>
      </w:r>
      <w:r w:rsidR="000C5D7C">
        <w:rPr>
          <w:rFonts w:asciiTheme="majorHAnsi" w:hAnsiTheme="majorHAnsi" w:cs="Times"/>
          <w:color w:val="000000"/>
        </w:rPr>
        <w:t>All Sla1-GFP patches in the movies analysed</w:t>
      </w:r>
      <w:r w:rsidR="009C5E98">
        <w:rPr>
          <w:rFonts w:asciiTheme="majorHAnsi" w:hAnsiTheme="majorHAnsi" w:cs="Times"/>
          <w:color w:val="000000"/>
        </w:rPr>
        <w:t xml:space="preserve"> (n=13 cells)</w:t>
      </w:r>
      <w:r w:rsidR="000C5D7C">
        <w:rPr>
          <w:rFonts w:asciiTheme="majorHAnsi" w:hAnsiTheme="majorHAnsi" w:cs="Times"/>
          <w:color w:val="000000"/>
        </w:rPr>
        <w:t xml:space="preserve"> move inwards</w:t>
      </w:r>
      <w:r w:rsidR="009C5E98">
        <w:rPr>
          <w:rFonts w:asciiTheme="majorHAnsi" w:hAnsiTheme="majorHAnsi" w:cs="Times"/>
          <w:color w:val="000000"/>
        </w:rPr>
        <w:t>.</w:t>
      </w:r>
      <w:r w:rsidR="000C5D7C">
        <w:rPr>
          <w:rFonts w:asciiTheme="majorHAnsi" w:hAnsiTheme="majorHAnsi" w:cs="Times"/>
          <w:color w:val="000000"/>
        </w:rPr>
        <w:t xml:space="preserve"> </w:t>
      </w:r>
      <w:r w:rsidR="00A8164D">
        <w:rPr>
          <w:rFonts w:asciiTheme="majorHAnsi" w:hAnsiTheme="majorHAnsi" w:cs="Times"/>
          <w:color w:val="000000"/>
        </w:rPr>
        <w:t>72.9</w:t>
      </w:r>
      <w:r w:rsidR="00AA7467">
        <w:rPr>
          <w:rFonts w:asciiTheme="majorHAnsi" w:hAnsiTheme="majorHAnsi" w:cs="Times"/>
          <w:color w:val="000000"/>
        </w:rPr>
        <w:t>% of Rvs167-GFP patches move inwards into the cytoplasm (n=</w:t>
      </w:r>
      <w:r w:rsidR="00A8164D">
        <w:rPr>
          <w:rFonts w:asciiTheme="majorHAnsi" w:hAnsiTheme="majorHAnsi" w:cs="Times"/>
          <w:color w:val="000000"/>
        </w:rPr>
        <w:t>4 cells, 37</w:t>
      </w:r>
      <w:r w:rsidR="00AA7467">
        <w:rPr>
          <w:rFonts w:asciiTheme="majorHAnsi" w:hAnsiTheme="majorHAnsi" w:cs="Times"/>
          <w:color w:val="000000"/>
        </w:rPr>
        <w:t>patches).</w:t>
      </w:r>
      <w:r w:rsidR="009C5E98">
        <w:rPr>
          <w:rFonts w:asciiTheme="majorHAnsi" w:hAnsiTheme="majorHAnsi" w:cs="Times"/>
          <w:color w:val="000000"/>
        </w:rPr>
        <w:t xml:space="preserve"> Rema</w:t>
      </w:r>
      <w:r w:rsidR="00167DB5">
        <w:rPr>
          <w:rFonts w:asciiTheme="majorHAnsi" w:hAnsiTheme="majorHAnsi" w:cs="Times"/>
          <w:color w:val="000000"/>
        </w:rPr>
        <w:t>i</w:t>
      </w:r>
      <w:r w:rsidR="00AC3ED4">
        <w:rPr>
          <w:rFonts w:asciiTheme="majorHAnsi" w:hAnsiTheme="majorHAnsi" w:cs="Times"/>
          <w:color w:val="000000"/>
        </w:rPr>
        <w:t>n</w:t>
      </w:r>
      <w:r w:rsidR="009C5E98">
        <w:rPr>
          <w:rFonts w:asciiTheme="majorHAnsi" w:hAnsiTheme="majorHAnsi" w:cs="Times"/>
          <w:color w:val="000000"/>
        </w:rPr>
        <w:t xml:space="preserve">ing patches are disassembled without </w:t>
      </w:r>
      <w:r w:rsidR="00A1153F">
        <w:rPr>
          <w:rFonts w:asciiTheme="majorHAnsi" w:hAnsiTheme="majorHAnsi" w:cs="Times"/>
          <w:color w:val="000000"/>
        </w:rPr>
        <w:t xml:space="preserve">apparent </w:t>
      </w:r>
      <w:r w:rsidR="009C5E98">
        <w:rPr>
          <w:rFonts w:asciiTheme="majorHAnsi" w:hAnsiTheme="majorHAnsi" w:cs="Times"/>
          <w:color w:val="000000"/>
        </w:rPr>
        <w:t>inward movement.</w:t>
      </w:r>
      <w:r w:rsidR="00AA7467">
        <w:rPr>
          <w:rFonts w:asciiTheme="majorHAnsi" w:hAnsiTheme="majorHAnsi" w:cs="Times"/>
          <w:color w:val="000000"/>
        </w:rPr>
        <w:t xml:space="preserve"> </w:t>
      </w:r>
      <w:r w:rsidR="003C7577">
        <w:rPr>
          <w:rFonts w:asciiTheme="majorHAnsi" w:hAnsiTheme="majorHAnsi" w:cs="Times"/>
          <w:color w:val="000000"/>
        </w:rPr>
        <w:t xml:space="preserve">Vesicle scission </w:t>
      </w:r>
      <w:r w:rsidR="00AA7467">
        <w:rPr>
          <w:rFonts w:asciiTheme="majorHAnsi" w:hAnsiTheme="majorHAnsi" w:cs="Times"/>
          <w:color w:val="000000"/>
        </w:rPr>
        <w:t>appears to occur</w:t>
      </w:r>
      <w:r w:rsidR="003C7577">
        <w:rPr>
          <w:rFonts w:asciiTheme="majorHAnsi" w:hAnsiTheme="majorHAnsi" w:cs="Times"/>
          <w:color w:val="000000"/>
        </w:rPr>
        <w:t xml:space="preserve"> similar to wild-type, since the Rvs167 centroid moves inwards to approximately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9664FF">
        <w:rPr>
          <w:rFonts w:asciiTheme="majorHAnsi" w:hAnsiTheme="majorHAnsi" w:cs="Times"/>
          <w:color w:val="000000"/>
        </w:rPr>
        <w:t>, indicating that the base of the vesicles are likely at the same position</w:t>
      </w:r>
      <w:r w:rsidR="00222720">
        <w:rPr>
          <w:rFonts w:asciiTheme="majorHAnsi" w:hAnsiTheme="majorHAnsi" w:cs="Times"/>
          <w:color w:val="000000"/>
        </w:rPr>
        <w:t xml:space="preserve"> as in wild-type</w:t>
      </w:r>
      <w:r w:rsidR="003C7577">
        <w:rPr>
          <w:rFonts w:asciiTheme="majorHAnsi" w:hAnsiTheme="majorHAnsi" w:cs="Times"/>
          <w:color w:val="000000"/>
        </w:rPr>
        <w:t>. B</w:t>
      </w:r>
      <w:r>
        <w:rPr>
          <w:rFonts w:asciiTheme="majorHAnsi" w:hAnsiTheme="majorHAnsi" w:cs="Times"/>
          <w:color w:val="000000"/>
        </w:rPr>
        <w:t xml:space="preserve">oth Sla1 and </w:t>
      </w:r>
      <w:r w:rsidRPr="00207639">
        <w:rPr>
          <w:rFonts w:asciiTheme="majorHAnsi" w:hAnsiTheme="majorHAnsi" w:cs="Times"/>
          <w:color w:val="000000"/>
        </w:rPr>
        <w:t>Rvs167</w:t>
      </w:r>
      <w:r>
        <w:rPr>
          <w:rFonts w:asciiTheme="majorHAnsi" w:hAnsiTheme="majorHAnsi" w:cs="Times"/>
          <w:color w:val="000000"/>
        </w:rPr>
        <w:t xml:space="preserve"> centroids </w:t>
      </w:r>
      <w:r w:rsidR="00222720">
        <w:rPr>
          <w:rFonts w:asciiTheme="majorHAnsi" w:hAnsiTheme="majorHAnsi" w:cs="Times"/>
          <w:color w:val="000000"/>
        </w:rPr>
        <w:t>however, persist</w:t>
      </w:r>
      <w:r>
        <w:rPr>
          <w:rFonts w:asciiTheme="majorHAnsi" w:hAnsiTheme="majorHAnsi" w:cs="Times"/>
          <w:color w:val="000000"/>
        </w:rPr>
        <w:t xml:space="preserve"> post</w:t>
      </w:r>
      <w:r w:rsidR="00222720">
        <w:rPr>
          <w:rFonts w:asciiTheme="majorHAnsi" w:hAnsiTheme="majorHAnsi" w:cs="Times"/>
          <w:color w:val="000000"/>
        </w:rPr>
        <w:t>-</w:t>
      </w:r>
      <w:r>
        <w:rPr>
          <w:rFonts w:asciiTheme="majorHAnsi" w:hAnsiTheme="majorHAnsi" w:cs="Times"/>
          <w:color w:val="000000"/>
        </w:rPr>
        <w:t>scission</w:t>
      </w:r>
      <w:r w:rsidR="00175ABD">
        <w:rPr>
          <w:rFonts w:asciiTheme="majorHAnsi" w:hAnsiTheme="majorHAnsi" w:cs="Times"/>
          <w:color w:val="000000"/>
        </w:rPr>
        <w:t xml:space="preserve"> </w:t>
      </w:r>
      <w:r w:rsidR="00DE4B04">
        <w:rPr>
          <w:rFonts w:asciiTheme="majorHAnsi" w:hAnsiTheme="majorHAnsi" w:cs="Times"/>
          <w:color w:val="000000"/>
        </w:rPr>
        <w:t>(arrowheads in figure)</w:t>
      </w:r>
      <w:r w:rsidR="003C7577">
        <w:rPr>
          <w:rFonts w:asciiTheme="majorHAnsi" w:hAnsiTheme="majorHAnsi" w:cs="Times"/>
          <w:color w:val="000000"/>
        </w:rPr>
        <w:t xml:space="preserve"> </w:t>
      </w:r>
      <w:r>
        <w:rPr>
          <w:rFonts w:asciiTheme="majorHAnsi" w:hAnsiTheme="majorHAnsi" w:cs="Times"/>
          <w:color w:val="000000"/>
        </w:rPr>
        <w:t xml:space="preserve">instead of disassembling immediately like in the WT. </w:t>
      </w:r>
      <w:r w:rsidR="00AA7467">
        <w:rPr>
          <w:rFonts w:asciiTheme="majorHAnsi" w:hAnsiTheme="majorHAnsi" w:cs="Times"/>
          <w:color w:val="000000"/>
        </w:rPr>
        <w:t>Sin</w:t>
      </w:r>
      <w:r w:rsidR="00605F4E">
        <w:rPr>
          <w:rFonts w:asciiTheme="majorHAnsi" w:hAnsiTheme="majorHAnsi" w:cs="Times"/>
          <w:color w:val="000000"/>
        </w:rPr>
        <w:t>ce majority of the patches</w:t>
      </w:r>
      <w:r w:rsidR="00AA7467">
        <w:rPr>
          <w:rFonts w:asciiTheme="majorHAnsi" w:hAnsiTheme="majorHAnsi" w:cs="Times"/>
          <w:color w:val="000000"/>
        </w:rPr>
        <w:t xml:space="preserve"> move inwards, and the increase in the lifetime of Rvs is post-scission, I find that the data is</w:t>
      </w:r>
      <w:r>
        <w:rPr>
          <w:rFonts w:asciiTheme="majorHAnsi" w:hAnsiTheme="majorHAnsi" w:cs="Times"/>
          <w:color w:val="000000"/>
        </w:rPr>
        <w:t xml:space="preserve"> consistent with a role for Inp52 in vesicle uncoating, rather than </w:t>
      </w:r>
      <w:r w:rsidR="00DD50D2">
        <w:rPr>
          <w:rFonts w:asciiTheme="majorHAnsi" w:hAnsiTheme="majorHAnsi" w:cs="Times"/>
          <w:color w:val="000000"/>
        </w:rPr>
        <w:t xml:space="preserve">a primary role in </w:t>
      </w:r>
      <w:r>
        <w:rPr>
          <w:rFonts w:asciiTheme="majorHAnsi" w:hAnsiTheme="majorHAnsi" w:cs="Times"/>
          <w:color w:val="000000"/>
        </w:rPr>
        <w:t>membrane scission</w:t>
      </w:r>
      <w:r w:rsidR="00DD50D2">
        <w:rPr>
          <w:rFonts w:asciiTheme="majorHAnsi" w:hAnsiTheme="majorHAnsi" w:cs="Times"/>
          <w:color w:val="000000"/>
        </w:rPr>
        <w:t xml:space="preserve">, with the </w:t>
      </w:r>
      <w:r w:rsidR="00F12DE9">
        <w:rPr>
          <w:rFonts w:asciiTheme="majorHAnsi" w:hAnsiTheme="majorHAnsi" w:cs="Times"/>
          <w:color w:val="000000"/>
        </w:rPr>
        <w:t xml:space="preserve">aberrations </w:t>
      </w:r>
      <w:r w:rsidR="00222720">
        <w:rPr>
          <w:rFonts w:asciiTheme="majorHAnsi" w:hAnsiTheme="majorHAnsi" w:cs="Times"/>
          <w:color w:val="000000"/>
        </w:rPr>
        <w:t xml:space="preserve">in plasma </w:t>
      </w:r>
      <w:r w:rsidR="00F12DE9">
        <w:rPr>
          <w:rFonts w:asciiTheme="majorHAnsi" w:hAnsiTheme="majorHAnsi" w:cs="Times"/>
          <w:color w:val="000000"/>
        </w:rPr>
        <w:t xml:space="preserve">membrane </w:t>
      </w:r>
      <w:r w:rsidR="00222720">
        <w:rPr>
          <w:rFonts w:asciiTheme="majorHAnsi" w:hAnsiTheme="majorHAnsi" w:cs="Times"/>
          <w:color w:val="000000"/>
        </w:rPr>
        <w:t>morphology</w:t>
      </w:r>
      <w:r w:rsidR="00F12DE9">
        <w:rPr>
          <w:rFonts w:asciiTheme="majorHAnsi" w:hAnsiTheme="majorHAnsi" w:cs="Times"/>
          <w:color w:val="000000"/>
        </w:rPr>
        <w:t xml:space="preserve"> consequen</w:t>
      </w:r>
      <w:r w:rsidR="00222720">
        <w:rPr>
          <w:rFonts w:asciiTheme="majorHAnsi" w:hAnsiTheme="majorHAnsi" w:cs="Times"/>
          <w:color w:val="000000"/>
        </w:rPr>
        <w:t>t</w:t>
      </w:r>
      <w:r w:rsidR="00F12DE9">
        <w:rPr>
          <w:rFonts w:asciiTheme="majorHAnsi" w:hAnsiTheme="majorHAnsi" w:cs="Times"/>
          <w:color w:val="000000"/>
        </w:rPr>
        <w:t xml:space="preserve"> of failure to recycle components, rather than scission. </w:t>
      </w:r>
    </w:p>
    <w:p w14:paraId="3741D1F4" w14:textId="77777777" w:rsidR="00546D5B" w:rsidRDefault="00546D5B" w:rsidP="00980DE0">
      <w:pPr>
        <w:widowControl w:val="0"/>
        <w:autoSpaceDE w:val="0"/>
        <w:autoSpaceDN w:val="0"/>
        <w:adjustRightInd w:val="0"/>
        <w:rPr>
          <w:rFonts w:asciiTheme="majorHAnsi" w:hAnsiTheme="majorHAnsi" w:cs="Times"/>
          <w:color w:val="000000"/>
        </w:rPr>
      </w:pPr>
    </w:p>
    <w:p w14:paraId="46264CAE" w14:textId="40BA5300" w:rsidR="00F048DF" w:rsidRDefault="00082799" w:rsidP="008874EF">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Deletion of </w:t>
      </w:r>
      <w:r w:rsidR="00207639" w:rsidRPr="00207639">
        <w:rPr>
          <w:rFonts w:asciiTheme="majorHAnsi" w:hAnsiTheme="majorHAnsi" w:cs="Times"/>
          <w:color w:val="000000"/>
        </w:rPr>
        <w:t xml:space="preserve">Inp51 </w:t>
      </w:r>
      <w:r>
        <w:rPr>
          <w:rFonts w:asciiTheme="majorHAnsi" w:hAnsiTheme="majorHAnsi" w:cs="Times"/>
          <w:color w:val="000000"/>
        </w:rPr>
        <w:t>does not affect Rvs167 or Sla1 centroid movement</w:t>
      </w:r>
      <w:r w:rsidR="009C5E98">
        <w:rPr>
          <w:rFonts w:asciiTheme="majorHAnsi" w:hAnsiTheme="majorHAnsi" w:cs="Times"/>
          <w:color w:val="000000"/>
        </w:rPr>
        <w:t xml:space="preserve">. All Sla1-GFP patches move inward (n=19 cells). </w:t>
      </w:r>
      <w:r w:rsidR="00185760">
        <w:rPr>
          <w:rFonts w:asciiTheme="majorHAnsi" w:hAnsiTheme="majorHAnsi" w:cs="Times"/>
          <w:color w:val="000000"/>
        </w:rPr>
        <w:t>93% of Rvs167-GFP patches move inward (n=3 cells, 44 patches)</w:t>
      </w:r>
      <w:r w:rsidR="00A95BFD">
        <w:rPr>
          <w:rFonts w:asciiTheme="majorHAnsi" w:hAnsiTheme="majorHAnsi" w:cs="Times"/>
          <w:color w:val="000000"/>
        </w:rPr>
        <w:t>, similar to WT.</w:t>
      </w:r>
      <w:r w:rsidR="00185760">
        <w:rPr>
          <w:rFonts w:asciiTheme="majorHAnsi" w:hAnsiTheme="majorHAnsi" w:cs="Times"/>
          <w:color w:val="000000"/>
        </w:rPr>
        <w:t xml:space="preserve"> </w:t>
      </w:r>
      <w:r w:rsidR="009C5E98">
        <w:rPr>
          <w:rFonts w:asciiTheme="majorHAnsi" w:hAnsiTheme="majorHAnsi" w:cs="Times"/>
          <w:color w:val="000000"/>
        </w:rPr>
        <w:t>A</w:t>
      </w:r>
      <w:r w:rsidR="00DD2775">
        <w:rPr>
          <w:rFonts w:asciiTheme="majorHAnsi" w:hAnsiTheme="majorHAnsi" w:cs="Times"/>
          <w:color w:val="000000"/>
        </w:rPr>
        <w:t>ssembl</w:t>
      </w:r>
      <w:r w:rsidR="003C7577">
        <w:rPr>
          <w:rFonts w:asciiTheme="majorHAnsi" w:hAnsiTheme="majorHAnsi" w:cs="Times"/>
          <w:color w:val="000000"/>
        </w:rPr>
        <w:t>y</w:t>
      </w:r>
      <w:r w:rsidR="008874EF">
        <w:rPr>
          <w:rFonts w:asciiTheme="majorHAnsi" w:hAnsiTheme="majorHAnsi" w:cs="Times"/>
          <w:color w:val="000000"/>
        </w:rPr>
        <w:t xml:space="preserve"> of </w:t>
      </w:r>
      <w:r w:rsidR="00DD2775">
        <w:rPr>
          <w:rFonts w:asciiTheme="majorHAnsi" w:hAnsiTheme="majorHAnsi" w:cs="Times"/>
          <w:color w:val="000000"/>
        </w:rPr>
        <w:t xml:space="preserve">Rvs167 in the Inp51_del is </w:t>
      </w:r>
      <w:r w:rsidR="005D2FD2">
        <w:rPr>
          <w:rFonts w:asciiTheme="majorHAnsi" w:hAnsiTheme="majorHAnsi" w:cs="Times"/>
          <w:color w:val="000000"/>
        </w:rPr>
        <w:t>slowed</w:t>
      </w:r>
      <w:r w:rsidR="00DD2775">
        <w:rPr>
          <w:rFonts w:asciiTheme="majorHAnsi" w:hAnsiTheme="majorHAnsi" w:cs="Times"/>
          <w:color w:val="000000"/>
        </w:rPr>
        <w:t xml:space="preserve">, the implication of this delay is not </w:t>
      </w:r>
      <w:r w:rsidR="000F341D">
        <w:rPr>
          <w:rFonts w:asciiTheme="majorHAnsi" w:hAnsiTheme="majorHAnsi" w:cs="Times"/>
          <w:color w:val="000000"/>
        </w:rPr>
        <w:t xml:space="preserve">thus far </w:t>
      </w:r>
      <w:r w:rsidR="00DD2775">
        <w:rPr>
          <w:rFonts w:asciiTheme="majorHAnsi" w:hAnsiTheme="majorHAnsi" w:cs="Times"/>
          <w:color w:val="000000"/>
        </w:rPr>
        <w:t>clear.</w:t>
      </w:r>
      <w:r>
        <w:rPr>
          <w:rFonts w:asciiTheme="majorHAnsi" w:hAnsiTheme="majorHAnsi" w:cs="Times"/>
          <w:color w:val="000000"/>
        </w:rPr>
        <w:t xml:space="preserve"> </w:t>
      </w: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Synaptojanins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measured by quantifying number of retractions of Sla1 after membrane begins to move inwards, or by total lack of movement in WT, rvsdel,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Rvs in single deletion strains show localizations similar to WT, but double deletion strains consists of large patches </w:t>
      </w:r>
      <w:r>
        <w:rPr>
          <w:rFonts w:asciiTheme="majorHAnsi" w:eastAsia="Times New Roman" w:hAnsiTheme="majorHAnsi" w:cs="Times New Roman"/>
          <w:sz w:val="16"/>
          <w:szCs w:val="16"/>
          <w:lang w:eastAsia="en-GB"/>
        </w:rPr>
        <w:lastRenderedPageBreak/>
        <w:t xml:space="preserve">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the fluorescent intensity maxima of the Abp1-mCherry in simultaneous dual-color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WT, inp51del and inp53del strains. Time=0 (s) for WT strains corresponds to fluorescent intensity maxima of Abp1-mCherry in dual-color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Rvs167-GFP corresponds to </w:t>
      </w:r>
      <w:r w:rsidR="00611AC4">
        <w:rPr>
          <w:rFonts w:asciiTheme="majorHAnsi" w:eastAsia="Times New Roman" w:hAnsiTheme="majorHAnsi" w:cs="Times New Roman"/>
          <w:sz w:val="16"/>
          <w:szCs w:val="16"/>
          <w:lang w:eastAsia="en-GB"/>
        </w:rPr>
        <w:lastRenderedPageBreak/>
        <w:t xml:space="preserve">fluorescent intensity maxima of Abp1-mCherry in dual-color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3C969E1F" w14:textId="7511DDF8" w:rsidR="00DC1850" w:rsidRDefault="00752798" w:rsidP="00DA4C04">
      <w:pPr>
        <w:rPr>
          <w:rFonts w:asciiTheme="majorHAnsi" w:eastAsia="Times New Roman" w:hAnsiTheme="majorHAnsi" w:cs="Times New Roman"/>
          <w:lang w:eastAsia="en-GB"/>
        </w:rPr>
      </w:pPr>
      <w:r>
        <w:rPr>
          <w:rFonts w:asciiTheme="majorHAnsi" w:hAnsiTheme="majorHAnsi" w:cs="Times"/>
          <w:color w:val="000000"/>
        </w:rPr>
        <w:t xml:space="preserve">WT levels of </w:t>
      </w:r>
      <w:r w:rsidR="00F048DF">
        <w:rPr>
          <w:rFonts w:asciiTheme="majorHAnsi" w:eastAsia="Times New Roman" w:hAnsiTheme="majorHAnsi" w:cs="Times New Roman"/>
          <w:lang w:eastAsia="en-GB"/>
        </w:rPr>
        <w:t xml:space="preserve">Rvs167 are recruited in both Inp51_del and Inp52_del cases. In Inp5152_double deletion however, nearly three times as much Rvs is recruited to sites.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many large clusters 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of Rvs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earlier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2B0157">
        <w:rPr>
          <w:rFonts w:asciiTheme="majorHAnsi" w:eastAsia="Times New Roman" w:hAnsiTheme="majorHAnsi" w:cs="Times New Roman"/>
          <w:lang w:eastAsia="en-GB"/>
        </w:rPr>
        <w:t>Sla1 patches, are however, motile in the double deletion cells, suggesting that membrane scission still occurs in these cells</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Analysis of the double deletion phenotype is compounded by the</w:t>
      </w:r>
      <w:r w:rsidR="007C2D34">
        <w:rPr>
          <w:rFonts w:asciiTheme="majorHAnsi" w:eastAsia="Times New Roman" w:hAnsiTheme="majorHAnsi" w:cs="Times New Roman"/>
          <w:lang w:eastAsia="en-GB"/>
        </w:rPr>
        <w:t xml:space="preserve"> accumulation of</w:t>
      </w:r>
      <w:r w:rsidR="002B0157">
        <w:rPr>
          <w:rFonts w:asciiTheme="majorHAnsi" w:eastAsia="Times New Roman" w:hAnsiTheme="majorHAnsi" w:cs="Times New Roman"/>
          <w:lang w:eastAsia="en-GB"/>
        </w:rPr>
        <w:t xml:space="preserve"> Rvs: if </w:t>
      </w:r>
      <w:r w:rsidR="00CF4854">
        <w:rPr>
          <w:rFonts w:asciiTheme="majorHAnsi" w:eastAsia="Times New Roman" w:hAnsiTheme="majorHAnsi" w:cs="Times New Roman"/>
          <w:lang w:eastAsia="en-GB"/>
        </w:rPr>
        <w:t>vesicles are not stripped of</w:t>
      </w:r>
      <w:r w:rsidR="002B0157">
        <w:rPr>
          <w:rFonts w:asciiTheme="majorHAnsi" w:eastAsia="Times New Roman" w:hAnsiTheme="majorHAnsi" w:cs="Times New Roman"/>
          <w:lang w:eastAsia="en-GB"/>
        </w:rPr>
        <w:t xml:space="preserve"> Rvs and other endocytic proteins, </w:t>
      </w:r>
      <w:r w:rsidR="00CF4854">
        <w:rPr>
          <w:rFonts w:asciiTheme="majorHAnsi" w:eastAsia="Times New Roman" w:hAnsiTheme="majorHAnsi" w:cs="Times New Roman"/>
          <w:lang w:eastAsia="en-GB"/>
        </w:rPr>
        <w:t>we are unable to distinguish between membrane tubes and vesicles</w:t>
      </w:r>
      <w:r w:rsidR="007C2D34">
        <w:rPr>
          <w:rFonts w:asciiTheme="majorHAnsi" w:eastAsia="Times New Roman" w:hAnsiTheme="majorHAnsi" w:cs="Times New Roman"/>
          <w:lang w:eastAsia="en-GB"/>
        </w:rPr>
        <w:t xml:space="preserve"> that </w:t>
      </w:r>
      <w:r w:rsidR="00434109">
        <w:rPr>
          <w:rFonts w:asciiTheme="majorHAnsi" w:eastAsia="Times New Roman" w:hAnsiTheme="majorHAnsi" w:cs="Times New Roman"/>
          <w:lang w:eastAsia="en-GB"/>
        </w:rPr>
        <w:t>remain</w:t>
      </w:r>
      <w:r w:rsidR="007C2D34">
        <w:rPr>
          <w:rFonts w:asciiTheme="majorHAnsi" w:eastAsia="Times New Roman" w:hAnsiTheme="majorHAnsi" w:cs="Times New Roman"/>
          <w:lang w:eastAsia="en-GB"/>
        </w:rPr>
        <w:t xml:space="preserve"> in the vicinity of newly forming </w:t>
      </w:r>
      <w:r w:rsidR="00434109">
        <w:rPr>
          <w:rFonts w:asciiTheme="majorHAnsi" w:eastAsia="Times New Roman" w:hAnsiTheme="majorHAnsi" w:cs="Times New Roman"/>
          <w:lang w:eastAsia="en-GB"/>
        </w:rPr>
        <w:t>membrane tubes</w:t>
      </w:r>
      <w:r w:rsidR="007C2D34">
        <w:rPr>
          <w:rFonts w:asciiTheme="majorHAnsi" w:eastAsia="Times New Roman" w:hAnsiTheme="majorHAnsi" w:cs="Times New Roman"/>
          <w:lang w:eastAsia="en-GB"/>
        </w:rPr>
        <w:t>.</w:t>
      </w:r>
      <w:r w:rsidR="002B0157">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Further, this </w:t>
      </w:r>
      <w:r w:rsidR="007C2D34">
        <w:rPr>
          <w:rFonts w:asciiTheme="majorHAnsi" w:eastAsia="Times New Roman" w:hAnsiTheme="majorHAnsi" w:cs="Times New Roman"/>
          <w:lang w:eastAsia="en-GB"/>
        </w:rPr>
        <w:t>failure to recycle endocytic components</w:t>
      </w:r>
      <w:r w:rsidR="00CF4854">
        <w:rPr>
          <w:rFonts w:asciiTheme="majorHAnsi" w:eastAsia="Times New Roman" w:hAnsiTheme="majorHAnsi" w:cs="Times New Roman"/>
          <w:lang w:eastAsia="en-GB"/>
        </w:rPr>
        <w:t xml:space="preserve"> affects recruit</w:t>
      </w:r>
      <w:r w:rsidR="00434109">
        <w:rPr>
          <w:rFonts w:asciiTheme="majorHAnsi" w:eastAsia="Times New Roman" w:hAnsiTheme="majorHAnsi" w:cs="Times New Roman"/>
          <w:lang w:eastAsia="en-GB"/>
        </w:rPr>
        <w:t>ment of these proteins to new</w:t>
      </w:r>
      <w:r w:rsidR="00CF4854">
        <w:rPr>
          <w:rFonts w:asciiTheme="majorHAnsi" w:eastAsia="Times New Roman" w:hAnsiTheme="majorHAnsi" w:cs="Times New Roman"/>
          <w:lang w:eastAsia="en-GB"/>
        </w:rPr>
        <w:t xml:space="preserve"> endocytic sites and we cannot</w:t>
      </w:r>
      <w:r w:rsidR="00434109">
        <w:rPr>
          <w:rFonts w:asciiTheme="majorHAnsi" w:eastAsia="Times New Roman" w:hAnsiTheme="majorHAnsi" w:cs="Times New Roman"/>
          <w:lang w:eastAsia="en-GB"/>
        </w:rPr>
        <w:t>,</w:t>
      </w:r>
      <w:r w:rsidR="00CF4854">
        <w:rPr>
          <w:rFonts w:asciiTheme="majorHAnsi" w:eastAsia="Times New Roman" w:hAnsiTheme="majorHAnsi" w:cs="Times New Roman"/>
          <w:lang w:eastAsia="en-GB"/>
        </w:rPr>
        <w:t xml:space="preserve"> </w:t>
      </w:r>
      <w:r w:rsidR="00797E83">
        <w:rPr>
          <w:rFonts w:asciiTheme="majorHAnsi" w:eastAsia="Times New Roman" w:hAnsiTheme="majorHAnsi" w:cs="Times New Roman"/>
          <w:lang w:eastAsia="en-GB"/>
        </w:rPr>
        <w:t>with this data</w:t>
      </w:r>
      <w:r w:rsidR="00434109">
        <w:rPr>
          <w:rFonts w:asciiTheme="majorHAnsi" w:eastAsia="Times New Roman" w:hAnsiTheme="majorHAnsi" w:cs="Times New Roman"/>
          <w:lang w:eastAsia="en-GB"/>
        </w:rPr>
        <w:t>,</w:t>
      </w:r>
      <w:r w:rsidR="00797E83">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distinguish between scission failure and failure to recruit protein. </w:t>
      </w:r>
      <w:r w:rsidR="00B425EF">
        <w:rPr>
          <w:rFonts w:asciiTheme="majorHAnsi" w:eastAsia="Times New Roman" w:hAnsiTheme="majorHAnsi" w:cs="Times New Roman"/>
          <w:lang w:eastAsia="en-GB"/>
        </w:rPr>
        <w:t xml:space="preserve">That the double deletion is worse than the single deletion suggests overlapping function, as also </w:t>
      </w:r>
      <w:r w:rsidR="00E96A60">
        <w:rPr>
          <w:rFonts w:asciiTheme="majorHAnsi" w:eastAsia="Times New Roman" w:hAnsiTheme="majorHAnsi" w:cs="Times New Roman"/>
          <w:lang w:eastAsia="en-GB"/>
        </w:rPr>
        <w:t>suggested</w:t>
      </w:r>
      <w:r w:rsidR="00434109">
        <w:rPr>
          <w:rFonts w:asciiTheme="majorHAnsi" w:eastAsia="Times New Roman" w:hAnsiTheme="majorHAnsi" w:cs="Times New Roman"/>
          <w:lang w:eastAsia="en-GB"/>
        </w:rPr>
        <w:t xml:space="preserve"> earlier</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74/JBC.273.19.11852","ISSN":"0021-9258","PMID":"9565610","abstract":"Sequence analysis of Saccharomyces cerevisiae chromosome IX identified a 946 amino acid open reading frame (YIL002C), designated here as INP51, that has carboxyl- and amino-terminal regions similar to mammalian inositol polyphosphate 5-phosphatases and to yeast SAC1. This two-domain primary structure resembles the mammalian 5-phosphatase, synaptojanin. We report that Inp51p is associated with a particulate fraction and that recombinant Inp51p exhibits intrinsic phosphatidylinositol 4,5-bisphosphate 5-phosphatase activity. Deletion of INP51 (inp51) results in a \"cold-tolerant\" phenotype, enabling significantly faster growth at temperatures below 15 degreesC as compared with a parental strain. Complementation analysis of an inp51 mutant strain demonstrates that the cold tolerance is strictly due to loss of 5-phosphatase catalytic activity. Furthermore, deletion of PLC1 in an inp51 mutant does not abrogate cold tolerance, indicating that Plc1p-mediated production of soluble inositol phosphates is not required. Cells lacking INP51 have a 2-4-fold increase in levels of phosphatidylinositol 4,5-bisphosphate and inositol 1,4, 5-trisphosphate, whereas cells overexpressing Inp51p exhibit a 35% decrease in levels of phosphatidylinositol 4,5-bisphosphate. We conclude that INP51 function is critical for proper phosphatidylinositol 4,5-bisphosphate homeostasis. In addition, we define a novel role for a 5-phosphatase loss of function mutant that improves the growth of cells at colder temperatures without alteration of growth at normal temperatures, which may have useful commercial applications.","author":[{"dropping-particle":"","family":"Stolz","given":"L E","non-dropping-particle":"","parse-names":false,"suffix":""},{"dropping-particle":"","family":"Kuo","given":"W J","non-dropping-particle":"","parse-names":false,"suffix":""},{"dropping-particle":"","family":"Longchamps","given":"J","non-dropping-particle":"","parse-names":false,"suffix":""},{"dropping-particle":"","family":"Sekhon","given":"M K","non-dropping-particle":"","parse-names":false,"suffix":""},{"dropping-particle":"","family":"York","given":"J D","non-dropping-particle":"","parse-names":false,"suffix":""}],"container-title":"The Journal of biological chemistry","id":"ITEM-1","issue":"19","issued":{"date-parts":[["1998","5","8"]]},"page":"11852-61","publisher":"American Society for Biochemistry and Molecular Biology","title":"INP51, a yeast inositol polyphosphate 5-phosphatase required for phosphatidylinositol 4,5-bisphosphate homeostasis and whose absence confers a cold-resistant phenotype.","type":"article-journal","volume":"273"},"uris":["http://www.mendeley.com/documents/?uuid=840c57f7-0e9f-3ab8-915b-ad4ac6b0956a"]}],"mendeley":{"formattedCitation":"&lt;sup&gt;30&lt;/sup&gt;","plainTextFormattedCitation":"30","previouslyFormattedCitation":"&lt;sup&gt;30&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0</w:t>
      </w:r>
      <w:r w:rsidR="00434109">
        <w:rPr>
          <w:rFonts w:asciiTheme="majorHAnsi" w:eastAsia="Times New Roman" w:hAnsiTheme="majorHAnsi" w:cs="Times New Roman"/>
          <w:lang w:eastAsia="en-GB"/>
        </w:rPr>
        <w:fldChar w:fldCharType="end"/>
      </w:r>
      <w:r w:rsidR="0030663D">
        <w:rPr>
          <w:rFonts w:asciiTheme="majorHAnsi" w:eastAsia="Times New Roman" w:hAnsiTheme="majorHAnsi" w:cs="Times New Roman"/>
          <w:lang w:eastAsia="en-GB"/>
        </w:rPr>
        <w:t>: combining mutation</w:t>
      </w:r>
      <w:r w:rsidR="00434109">
        <w:rPr>
          <w:rFonts w:asciiTheme="majorHAnsi" w:eastAsia="Times New Roman" w:hAnsiTheme="majorHAnsi" w:cs="Times New Roman"/>
          <w:lang w:eastAsia="en-GB"/>
        </w:rPr>
        <w:t>s</w:t>
      </w:r>
      <w:r w:rsidR="0030663D">
        <w:rPr>
          <w:rFonts w:asciiTheme="majorHAnsi" w:eastAsia="Times New Roman" w:hAnsiTheme="majorHAnsi" w:cs="Times New Roman"/>
          <w:lang w:eastAsia="en-GB"/>
        </w:rPr>
        <w:t xml:space="preserve"> of inp52 </w:t>
      </w:r>
      <w:r w:rsidR="00434109">
        <w:rPr>
          <w:rFonts w:asciiTheme="majorHAnsi" w:eastAsia="Times New Roman" w:hAnsiTheme="majorHAnsi" w:cs="Times New Roman"/>
          <w:lang w:eastAsia="en-GB"/>
        </w:rPr>
        <w:t>and</w:t>
      </w:r>
      <w:r w:rsidR="0030663D">
        <w:rPr>
          <w:rFonts w:asciiTheme="majorHAnsi" w:eastAsia="Times New Roman" w:hAnsiTheme="majorHAnsi" w:cs="Times New Roman"/>
          <w:lang w:eastAsia="en-GB"/>
        </w:rPr>
        <w:t xml:space="preserve"> </w:t>
      </w:r>
      <w:r w:rsidR="00A771E6">
        <w:rPr>
          <w:rFonts w:asciiTheme="majorHAnsi" w:eastAsia="Times New Roman" w:hAnsiTheme="majorHAnsi" w:cs="Times New Roman"/>
          <w:lang w:eastAsia="en-GB"/>
        </w:rPr>
        <w:t>inp51 results in huge cellular morphological defects</w:t>
      </w:r>
      <w:r w:rsidR="00846B65">
        <w:rPr>
          <w:rFonts w:asciiTheme="majorHAnsi" w:eastAsia="Times New Roman" w:hAnsiTheme="majorHAnsi" w:cs="Times New Roman"/>
          <w:lang w:eastAsia="en-GB"/>
        </w:rPr>
        <w:t>, and are purpo</w:t>
      </w:r>
      <w:r w:rsidR="00434109">
        <w:rPr>
          <w:rFonts w:asciiTheme="majorHAnsi" w:eastAsia="Times New Roman" w:hAnsiTheme="majorHAnsi" w:cs="Times New Roman"/>
          <w:lang w:eastAsia="en-GB"/>
        </w:rPr>
        <w:t>r</w:t>
      </w:r>
      <w:r w:rsidR="00846B65">
        <w:rPr>
          <w:rFonts w:asciiTheme="majorHAnsi" w:eastAsia="Times New Roman" w:hAnsiTheme="majorHAnsi" w:cs="Times New Roman"/>
          <w:lang w:eastAsia="en-GB"/>
        </w:rPr>
        <w:t>ted to arise from</w:t>
      </w:r>
      <w:r w:rsidR="008028DE">
        <w:rPr>
          <w:rFonts w:asciiTheme="majorHAnsi" w:eastAsia="Times New Roman" w:hAnsiTheme="majorHAnsi" w:cs="Times New Roman"/>
          <w:lang w:eastAsia="en-GB"/>
        </w:rPr>
        <w:t xml:space="preserve"> their</w:t>
      </w:r>
      <w:r w:rsidR="00846B65">
        <w:rPr>
          <w:rFonts w:asciiTheme="majorHAnsi" w:eastAsia="Times New Roman" w:hAnsiTheme="majorHAnsi" w:cs="Times New Roman"/>
          <w:lang w:eastAsia="en-GB"/>
        </w:rPr>
        <w:t xml:space="preserve"> involvement in two different pathways.</w:t>
      </w:r>
      <w:r w:rsidR="00222BF9">
        <w:rPr>
          <w:rFonts w:asciiTheme="majorHAnsi" w:eastAsia="Times New Roman" w:hAnsiTheme="majorHAnsi" w:cs="Times New Roman"/>
          <w:lang w:eastAsia="en-GB"/>
        </w:rPr>
        <w:t xml:space="preserve"> </w:t>
      </w:r>
    </w:p>
    <w:p w14:paraId="5C75039D" w14:textId="601CC09E" w:rsidR="00DC1850" w:rsidRDefault="00DC1850" w:rsidP="00131C67">
      <w:pPr>
        <w:jc w:val="center"/>
        <w:rPr>
          <w:rFonts w:asciiTheme="majorHAnsi" w:eastAsia="Times New Roman" w:hAnsiTheme="majorHAnsi" w:cs="Times New Roman"/>
          <w:lang w:eastAsia="en-GB"/>
        </w:rPr>
      </w:pPr>
    </w:p>
    <w:p w14:paraId="10188B6F" w14:textId="77777777" w:rsidR="00DC1850" w:rsidRDefault="00DC1850" w:rsidP="00DA4C04">
      <w:pPr>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protein friction cause membrane scission ? </w:t>
      </w:r>
    </w:p>
    <w:p w14:paraId="6912277F" w14:textId="5C7A61E8" w:rsidR="00131C67" w:rsidRPr="00981983"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experiments have proposed protein friction as a mechanism by which membrane scission could occur</w:t>
      </w:r>
      <w:r>
        <w:rPr>
          <w:rFonts w:asciiTheme="majorHAnsi" w:hAnsiTheme="majorHAnsi" w:cs="Times"/>
          <w:color w:val="000000"/>
        </w:rPr>
        <w:t xml:space="preserve"> via BAR domain proteins in the absence of dynamin</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1&lt;/sup&gt;","plainTextFormattedCitation":"31","previouslyFormattedCitation":"&lt;sup&gt;31&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31</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on a membrane tube forms a frictional barrier to lipid diffusion. Forces that pull on the membrane, such as those exerted by motor proteins like myosins or actin polymerization, increase the frictional force exerted by the scaffold on the underlying membrane tube, increasing membrane tension in the bare region of the tube caused by membrane thinning from the lack of lipid influx to this region. Eventually, membrane pores form in this portion of the tube, leading to breaking the tube, and formation of a vesicle.</w:t>
      </w:r>
      <w:r w:rsidRPr="007557EA">
        <w:rPr>
          <w:rFonts w:asciiTheme="majorHAnsi" w:hAnsiTheme="majorHAnsi" w:cs="Times"/>
          <w:color w:val="000000"/>
        </w:rPr>
        <w:t xml:space="preserve"> Such a friction-dependent membrane scission model would predict that if more BAR proteins are added to the membrane, frictional force would increase, and scission sh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than with fewer BAR proteins.</w:t>
      </w:r>
      <w:r w:rsidRPr="007557EA">
        <w:rPr>
          <w:rFonts w:asciiTheme="majorHAnsi" w:hAnsiTheme="majorHAnsi" w:cs="Times"/>
          <w:color w:val="000000"/>
        </w:rPr>
        <w:t xml:space="preserve"> </w:t>
      </w:r>
      <w:r>
        <w:rPr>
          <w:rFonts w:asciiTheme="majorHAnsi" w:hAnsiTheme="majorHAnsi" w:cs="Times"/>
          <w:color w:val="000000"/>
        </w:rPr>
        <w:t xml:space="preserve">Essentially, this model requires a friction-inducing BAR scaffold, and a force that pulls the membrane under it. In yeast CME, this combination is provided by the Rvs complex and polymerization of the actin network respectively.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72DB2838" w14:textId="64357EAB" w:rsidR="00E86BD4" w:rsidRPr="0022747A" w:rsidRDefault="007557EA" w:rsidP="00C85D8E">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t>
      </w:r>
      <w:r w:rsidR="00B2695A">
        <w:rPr>
          <w:rFonts w:asciiTheme="majorHAnsi" w:hAnsiTheme="majorHAnsi" w:cs="Times"/>
          <w:color w:val="000000"/>
        </w:rPr>
        <w:t>Rvs</w:t>
      </w:r>
      <w:r w:rsidR="00131C67">
        <w:rPr>
          <w:rFonts w:asciiTheme="majorHAnsi" w:hAnsiTheme="majorHAnsi" w:cs="Times"/>
          <w:color w:val="000000"/>
        </w:rPr>
        <w:t>) and two copies of both Rvs161 and Rvs167</w:t>
      </w:r>
      <w:r w:rsidR="00B2695A">
        <w:rPr>
          <w:rFonts w:asciiTheme="majorHAnsi" w:hAnsiTheme="majorHAnsi" w:cs="Times"/>
          <w:color w:val="000000"/>
        </w:rPr>
        <w:t xml:space="preserve"> (2x Rvs</w:t>
      </w:r>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 Rvs)</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B8683A">
        <w:rPr>
          <w:rFonts w:asciiTheme="majorHAnsi" w:hAnsiTheme="majorHAnsi" w:cs="Times"/>
          <w:color w:val="000000"/>
        </w:rPr>
        <w:t xml:space="preserve">2x Rvs). Strains containing </w:t>
      </w:r>
      <w:r w:rsidR="00B8683A">
        <w:rPr>
          <w:rFonts w:asciiTheme="majorHAnsi" w:hAnsiTheme="majorHAnsi" w:cs="Times"/>
          <w:color w:val="000000"/>
        </w:rPr>
        <w:lastRenderedPageBreak/>
        <w:t>1x copy of each Rvs is generated by crossing rvs167_del strain with an rvs161_del strain (1x Rvs).</w:t>
      </w:r>
    </w:p>
    <w:p w14:paraId="741310EA" w14:textId="3DC8CB10" w:rsidR="00D5342A" w:rsidRDefault="0063436D" w:rsidP="00280956">
      <w:pPr>
        <w:widowControl w:val="0"/>
        <w:autoSpaceDE w:val="0"/>
        <w:autoSpaceDN w:val="0"/>
        <w:adjustRightInd w:val="0"/>
        <w:spacing w:after="240"/>
        <w:rPr>
          <w:rFonts w:asciiTheme="majorHAnsi" w:hAnsiTheme="majorHAnsi" w:cs="Times"/>
          <w:color w:val="000000"/>
        </w:rPr>
      </w:pPr>
      <w:r>
        <w:rPr>
          <w:rFonts w:asciiTheme="majorHAnsi" w:hAnsiTheme="majorHAnsi" w:cs="Times"/>
          <w:noProof/>
          <w:color w:val="000000"/>
          <w:lang w:eastAsia="en-GB"/>
        </w:rPr>
        <w:drawing>
          <wp:inline distT="0" distB="0" distL="0" distR="0" wp14:anchorId="613AD795" wp14:editId="63292DA4">
            <wp:extent cx="5715000" cy="5496560"/>
            <wp:effectExtent l="0" t="0" r="0" b="0"/>
            <wp:docPr id="48" name="Picture 48" descr="../../../../../../../../../Desktop/dm/thesis_git/cloned/figures/results_final/rvs_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ktop/dm/thesis_git/cloned/figures/results_final/rvs_h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5000" cy="5496560"/>
                    </a:xfrm>
                    <a:prstGeom prst="rect">
                      <a:avLst/>
                    </a:prstGeom>
                    <a:noFill/>
                    <a:ln>
                      <a:noFill/>
                    </a:ln>
                  </pic:spPr>
                </pic:pic>
              </a:graphicData>
            </a:graphic>
          </wp:inline>
        </w:drawing>
      </w:r>
    </w:p>
    <w:p w14:paraId="715FFA0F" w14:textId="297885D7" w:rsidR="00854D87" w:rsidRDefault="007557EA" w:rsidP="009044A0">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By </w:t>
      </w:r>
      <w:r w:rsidR="00B2695A">
        <w:rPr>
          <w:rFonts w:asciiTheme="majorHAnsi" w:hAnsiTheme="majorHAnsi" w:cs="Times"/>
          <w:color w:val="000000"/>
        </w:rPr>
        <w:t>scaling</w:t>
      </w:r>
      <w:r w:rsidRPr="007557EA">
        <w:rPr>
          <w:rFonts w:asciiTheme="majorHAnsi" w:hAnsiTheme="majorHAnsi" w:cs="Times"/>
          <w:color w:val="000000"/>
        </w:rPr>
        <w:t xml:space="preserve"> the number of Rvs167 proteins</w:t>
      </w:r>
      <w:r w:rsidR="00B2695A">
        <w:rPr>
          <w:rFonts w:asciiTheme="majorHAnsi" w:hAnsiTheme="majorHAnsi" w:cs="Times"/>
          <w:color w:val="000000"/>
        </w:rPr>
        <w:t xml:space="preserve"> at endocytic patches in the haploid strains against Nuf2, </w:t>
      </w:r>
      <w:r w:rsidRPr="007557EA">
        <w:rPr>
          <w:rFonts w:asciiTheme="majorHAnsi" w:hAnsiTheme="majorHAnsi" w:cs="Times"/>
          <w:color w:val="000000"/>
        </w:rPr>
        <w:t xml:space="preserve"> as described in Picco et al.</w:t>
      </w:r>
      <w:r w:rsidR="00B2695A">
        <w:rPr>
          <w:rFonts w:asciiTheme="majorHAnsi" w:hAnsiTheme="majorHAnsi" w:cs="Times"/>
          <w:color w:val="000000"/>
        </w:rPr>
        <w:fldChar w:fldCharType="begin" w:fldLock="1"/>
      </w:r>
      <w:r w:rsidR="00FB3741">
        <w:rPr>
          <w:rFonts w:asciiTheme="majorHAnsi" w:hAnsiTheme="majorHAnsi" w:cs="Times"/>
          <w:color w:val="000000"/>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B2695A">
        <w:rPr>
          <w:rFonts w:asciiTheme="majorHAnsi" w:hAnsiTheme="majorHAnsi" w:cs="Times"/>
          <w:color w:val="000000"/>
        </w:rPr>
        <w:fldChar w:fldCharType="separate"/>
      </w:r>
      <w:r w:rsidR="004F3296" w:rsidRPr="004F3296">
        <w:rPr>
          <w:rFonts w:asciiTheme="majorHAnsi" w:hAnsiTheme="majorHAnsi" w:cs="Times"/>
          <w:noProof/>
          <w:color w:val="000000"/>
          <w:vertAlign w:val="superscript"/>
        </w:rPr>
        <w:t>1</w:t>
      </w:r>
      <w:r w:rsidR="00B2695A">
        <w:rPr>
          <w:rFonts w:asciiTheme="majorHAnsi" w:hAnsiTheme="majorHAnsi" w:cs="Times"/>
          <w:color w:val="000000"/>
        </w:rPr>
        <w:fldChar w:fldCharType="end"/>
      </w:r>
      <w:r w:rsidRPr="007557EA">
        <w:rPr>
          <w:rFonts w:asciiTheme="majorHAnsi" w:hAnsiTheme="majorHAnsi" w:cs="Times"/>
          <w:color w:val="000000"/>
        </w:rPr>
        <w:t>,</w:t>
      </w:r>
      <w:r w:rsidR="002061D7">
        <w:rPr>
          <w:rFonts w:asciiTheme="majorHAnsi" w:hAnsiTheme="majorHAnsi" w:cs="Times"/>
          <w:color w:val="000000"/>
        </w:rPr>
        <w:t xml:space="preserve"> </w:t>
      </w:r>
      <w:r w:rsidR="00B2695A">
        <w:rPr>
          <w:rFonts w:asciiTheme="majorHAnsi" w:hAnsiTheme="majorHAnsi" w:cs="Times"/>
          <w:color w:val="000000"/>
        </w:rPr>
        <w:t xml:space="preserve">I </w:t>
      </w:r>
      <w:r w:rsidR="002061D7">
        <w:rPr>
          <w:rFonts w:asciiTheme="majorHAnsi" w:hAnsiTheme="majorHAnsi" w:cs="Times"/>
          <w:color w:val="000000"/>
        </w:rPr>
        <w:t>found</w:t>
      </w:r>
      <w:r w:rsidRPr="007557EA">
        <w:rPr>
          <w:rFonts w:asciiTheme="majorHAnsi" w:hAnsiTheme="majorHAnsi" w:cs="Times"/>
          <w:color w:val="000000"/>
        </w:rPr>
        <w:t xml:space="preserve"> th</w:t>
      </w:r>
      <w:r w:rsidR="0002115E">
        <w:rPr>
          <w:rFonts w:asciiTheme="majorHAnsi" w:hAnsiTheme="majorHAnsi" w:cs="Times"/>
          <w:color w:val="000000"/>
        </w:rPr>
        <w:t>e median and maximum number of Rvs molecules recruited to endocytic sites.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2x Rvs-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sidR="00B2695A">
        <w:rPr>
          <w:rFonts w:asciiTheme="majorHAnsi" w:hAnsiTheme="majorHAnsi" w:cs="Times"/>
          <w:color w:val="000000"/>
        </w:rPr>
        <w:t>180, compared to 114 (see TABLEx)</w:t>
      </w:r>
      <w:r w:rsidR="00237131">
        <w:rPr>
          <w:rFonts w:asciiTheme="majorHAnsi" w:hAnsiTheme="majorHAnsi" w:cs="Times"/>
          <w:color w:val="000000"/>
        </w:rPr>
        <w:t xml:space="preserve"> for WT</w:t>
      </w:r>
      <w:r w:rsidR="00B2695A">
        <w:rPr>
          <w:rFonts w:asciiTheme="majorHAnsi" w:hAnsiTheme="majorHAnsi" w:cs="Times"/>
          <w:color w:val="000000"/>
        </w:rPr>
        <w:t>:</w:t>
      </w:r>
      <w:r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Pr="007557EA">
        <w:rPr>
          <w:rFonts w:asciiTheme="majorHAnsi" w:hAnsiTheme="majorHAnsi" w:cs="Times"/>
          <w:color w:val="000000"/>
        </w:rPr>
        <w:t xml:space="preserve">The averaged trajectory of Sla1-GFP, however does not change between the </w:t>
      </w:r>
      <w:r w:rsidR="00B2695A">
        <w:rPr>
          <w:rFonts w:asciiTheme="majorHAnsi" w:hAnsiTheme="majorHAnsi" w:cs="Times"/>
          <w:color w:val="000000"/>
        </w:rPr>
        <w:t xml:space="preserve">WT </w:t>
      </w:r>
      <w:r w:rsidRPr="007557EA">
        <w:rPr>
          <w:rFonts w:asciiTheme="majorHAnsi" w:hAnsiTheme="majorHAnsi" w:cs="Times"/>
          <w:color w:val="000000"/>
        </w:rPr>
        <w:t xml:space="preserve">and </w:t>
      </w:r>
      <w:r w:rsidR="00B2695A">
        <w:rPr>
          <w:rFonts w:asciiTheme="majorHAnsi" w:hAnsiTheme="majorHAnsi" w:cs="Times"/>
          <w:color w:val="000000"/>
        </w:rPr>
        <w:t>2x</w:t>
      </w:r>
      <w:r w:rsidRPr="007557EA">
        <w:rPr>
          <w:rFonts w:asciiTheme="majorHAnsi" w:hAnsiTheme="majorHAnsi" w:cs="Times"/>
          <w:color w:val="000000"/>
        </w:rPr>
        <w:t xml:space="preserve"> Rvs</w:t>
      </w:r>
      <w:r w:rsidR="00F76EC8">
        <w:rPr>
          <w:rFonts w:asciiTheme="majorHAnsi" w:hAnsiTheme="majorHAnsi" w:cs="Times"/>
          <w:color w:val="000000"/>
        </w:rPr>
        <w:t>-h</w:t>
      </w:r>
      <w:r w:rsidRPr="007557EA">
        <w:rPr>
          <w:rFonts w:asciiTheme="majorHAnsi" w:hAnsiTheme="majorHAnsi" w:cs="Times"/>
          <w:color w:val="000000"/>
        </w:rPr>
        <w:t xml:space="preserve">: </w:t>
      </w:r>
      <w:r w:rsidR="00EB57D6">
        <w:rPr>
          <w:rFonts w:asciiTheme="majorHAnsi" w:hAnsiTheme="majorHAnsi" w:cs="Times"/>
          <w:color w:val="000000"/>
        </w:rPr>
        <w:t xml:space="preserve">like in the WT, Sla1 moves in to </w:t>
      </w:r>
      <w:r w:rsidR="00854D87">
        <w:rPr>
          <w:rFonts w:asciiTheme="majorHAnsi" w:hAnsiTheme="majorHAnsi" w:cs="Times"/>
          <w:color w:val="000000"/>
        </w:rPr>
        <w:t xml:space="preserve">about </w:t>
      </w:r>
      <w:r w:rsidR="00EB57D6">
        <w:rPr>
          <w:rFonts w:asciiTheme="majorHAnsi" w:hAnsiTheme="majorHAnsi" w:cs="Times"/>
          <w:color w:val="000000"/>
        </w:rPr>
        <w:t>1</w:t>
      </w:r>
      <w:r w:rsidR="00854D87">
        <w:rPr>
          <w:rFonts w:asciiTheme="majorHAnsi" w:hAnsiTheme="majorHAnsi" w:cs="Times"/>
          <w:color w:val="000000"/>
        </w:rPr>
        <w:t>3</w:t>
      </w:r>
      <w:r w:rsidR="00EB57D6">
        <w:rPr>
          <w:rFonts w:asciiTheme="majorHAnsi" w:hAnsiTheme="majorHAnsi" w:cs="Times"/>
          <w:color w:val="000000"/>
        </w:rPr>
        <w:t xml:space="preserve">0nm. </w:t>
      </w:r>
      <w:r w:rsidR="00854D87">
        <w:rPr>
          <w:rFonts w:asciiTheme="majorHAnsi" w:hAnsiTheme="majorHAnsi" w:cs="Times"/>
          <w:color w:val="000000"/>
        </w:rPr>
        <w:t>After scission, the centroid appears to be slightly lower in the 2x Rvs</w:t>
      </w:r>
      <w:r w:rsidR="00957A90">
        <w:rPr>
          <w:rFonts w:asciiTheme="majorHAnsi" w:hAnsiTheme="majorHAnsi" w:cs="Times"/>
          <w:color w:val="000000"/>
        </w:rPr>
        <w:t>-h</w:t>
      </w:r>
      <w:r w:rsidR="00854D87">
        <w:rPr>
          <w:rFonts w:asciiTheme="majorHAnsi" w:hAnsiTheme="majorHAnsi" w:cs="Times"/>
          <w:color w:val="000000"/>
        </w:rPr>
        <w:t xml:space="preserve"> case than in WT, but the GFP signal in this time window after scission is from a diffusing vesicle</w:t>
      </w:r>
      <w:r w:rsidR="00496E26">
        <w:rPr>
          <w:rFonts w:asciiTheme="majorHAnsi" w:hAnsiTheme="majorHAnsi" w:cs="Times"/>
          <w:color w:val="000000"/>
        </w:rPr>
        <w:t xml:space="preserve"> and a disassembling </w:t>
      </w:r>
      <w:r w:rsidR="009E1222">
        <w:rPr>
          <w:rFonts w:asciiTheme="majorHAnsi" w:hAnsiTheme="majorHAnsi" w:cs="Times"/>
          <w:color w:val="000000"/>
        </w:rPr>
        <w:t>Sla1 patch</w:t>
      </w:r>
      <w:r w:rsidR="00496E26">
        <w:rPr>
          <w:rFonts w:asciiTheme="majorHAnsi" w:hAnsiTheme="majorHAnsi" w:cs="Times"/>
          <w:color w:val="000000"/>
        </w:rPr>
        <w:t>,</w:t>
      </w:r>
      <w:r w:rsidR="00854D87">
        <w:rPr>
          <w:rFonts w:asciiTheme="majorHAnsi" w:hAnsiTheme="majorHAnsi" w:cs="Times"/>
          <w:color w:val="000000"/>
        </w:rPr>
        <w:t xml:space="preserve"> and </w:t>
      </w:r>
      <w:r w:rsidR="00496E26">
        <w:rPr>
          <w:rFonts w:asciiTheme="majorHAnsi" w:hAnsiTheme="majorHAnsi" w:cs="Times"/>
          <w:color w:val="000000"/>
        </w:rPr>
        <w:t xml:space="preserve">so </w:t>
      </w:r>
      <w:r w:rsidR="00854D87">
        <w:rPr>
          <w:rFonts w:asciiTheme="majorHAnsi" w:hAnsiTheme="majorHAnsi" w:cs="Times"/>
          <w:color w:val="000000"/>
        </w:rPr>
        <w:t xml:space="preserve">is too noisy to analyse. </w:t>
      </w:r>
    </w:p>
    <w:p w14:paraId="4061489E" w14:textId="675E10EB" w:rsidR="003E0A69" w:rsidRDefault="00EB57D6"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The dynamics of Rvs, however is</w:t>
      </w:r>
      <w:r w:rsidR="00C5568D">
        <w:rPr>
          <w:rFonts w:asciiTheme="majorHAnsi" w:hAnsiTheme="majorHAnsi" w:cs="Times"/>
          <w:color w:val="000000"/>
        </w:rPr>
        <w:t xml:space="preserve"> quite</w:t>
      </w:r>
      <w:r>
        <w:rPr>
          <w:rFonts w:asciiTheme="majorHAnsi" w:hAnsiTheme="majorHAnsi" w:cs="Times"/>
          <w:color w:val="000000"/>
        </w:rPr>
        <w:t xml:space="preserve"> </w:t>
      </w:r>
      <w:r w:rsidR="00C5568D">
        <w:rPr>
          <w:rFonts w:asciiTheme="majorHAnsi" w:hAnsiTheme="majorHAnsi" w:cs="Times"/>
          <w:color w:val="000000"/>
        </w:rPr>
        <w:t>different</w:t>
      </w:r>
      <w:r>
        <w:rPr>
          <w:rFonts w:asciiTheme="majorHAnsi" w:hAnsiTheme="majorHAnsi" w:cs="Times"/>
          <w:color w:val="000000"/>
        </w:rPr>
        <w:t>: In Fig.x , the centroid movement of both WT and 2x</w:t>
      </w:r>
      <w:r w:rsidR="00A27F8B">
        <w:rPr>
          <w:rFonts w:asciiTheme="majorHAnsi" w:hAnsiTheme="majorHAnsi" w:cs="Times"/>
          <w:color w:val="000000"/>
        </w:rPr>
        <w:t xml:space="preserve"> Rvs</w:t>
      </w:r>
      <w:r w:rsidR="00957A90">
        <w:rPr>
          <w:rFonts w:asciiTheme="majorHAnsi" w:hAnsiTheme="majorHAnsi" w:cs="Times"/>
          <w:color w:val="000000"/>
        </w:rPr>
        <w:t>-h</w:t>
      </w:r>
      <w:r w:rsidR="00A27F8B">
        <w:rPr>
          <w:rFonts w:asciiTheme="majorHAnsi" w:hAnsiTheme="majorHAnsi" w:cs="Times"/>
          <w:color w:val="000000"/>
        </w:rPr>
        <w:t xml:space="preserve"> </w:t>
      </w:r>
      <w:r w:rsidR="00957A90">
        <w:rPr>
          <w:rFonts w:asciiTheme="majorHAnsi" w:hAnsiTheme="majorHAnsi" w:cs="Times"/>
          <w:color w:val="000000"/>
        </w:rPr>
        <w:t>are</w:t>
      </w:r>
      <w:r>
        <w:rPr>
          <w:rFonts w:asciiTheme="majorHAnsi" w:hAnsiTheme="majorHAnsi" w:cs="Times"/>
          <w:color w:val="000000"/>
        </w:rPr>
        <w:t xml:space="preserve"> aligned so that time=0 corresponds to the maxima of the fluorescent intensity, which corresponds to scission time. Molecule numbers of 2x Rvs</w:t>
      </w:r>
      <w:r w:rsidR="00957A90">
        <w:rPr>
          <w:rFonts w:asciiTheme="majorHAnsi" w:hAnsiTheme="majorHAnsi" w:cs="Times"/>
          <w:color w:val="000000"/>
        </w:rPr>
        <w:t>-h</w:t>
      </w:r>
      <w:r>
        <w:rPr>
          <w:rFonts w:asciiTheme="majorHAnsi" w:hAnsiTheme="majorHAnsi" w:cs="Times"/>
          <w:color w:val="000000"/>
        </w:rPr>
        <w:t xml:space="preserve"> increase</w:t>
      </w:r>
      <w:r w:rsidR="00F63220">
        <w:rPr>
          <w:rFonts w:asciiTheme="majorHAnsi" w:hAnsiTheme="majorHAnsi" w:cs="Times"/>
          <w:color w:val="000000"/>
        </w:rPr>
        <w:t>s</w:t>
      </w:r>
      <w:r>
        <w:rPr>
          <w:rFonts w:asciiTheme="majorHAnsi" w:hAnsiTheme="majorHAnsi" w:cs="Times"/>
          <w:color w:val="000000"/>
        </w:rPr>
        <w:t xml:space="preserve"> at a faster rate than WT, and disassembly is slowed by ~1 second. In the corresponding Rvs </w:t>
      </w:r>
      <w:r w:rsidR="00F63220">
        <w:rPr>
          <w:rFonts w:asciiTheme="majorHAnsi" w:hAnsiTheme="majorHAnsi" w:cs="Times"/>
          <w:color w:val="000000"/>
        </w:rPr>
        <w:t xml:space="preserve">centroid </w:t>
      </w:r>
      <w:r>
        <w:rPr>
          <w:rFonts w:asciiTheme="majorHAnsi" w:hAnsiTheme="majorHAnsi" w:cs="Times"/>
          <w:color w:val="000000"/>
        </w:rPr>
        <w:t>movement trace</w:t>
      </w:r>
      <w:r w:rsidR="00957A90">
        <w:rPr>
          <w:rFonts w:asciiTheme="majorHAnsi" w:hAnsiTheme="majorHAnsi" w:cs="Times"/>
          <w:color w:val="000000"/>
        </w:rPr>
        <w:t>s</w:t>
      </w:r>
      <w:r>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w:t>
      </w:r>
      <w:r w:rsidR="007F4789">
        <w:rPr>
          <w:rFonts w:asciiTheme="majorHAnsi" w:hAnsiTheme="majorHAnsi" w:cs="Times"/>
          <w:color w:val="000000"/>
        </w:rPr>
        <w:lastRenderedPageBreak/>
        <w:t>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67853DD4" w:rsidR="00DC1850" w:rsidRDefault="00C87EE6"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EF5A6A" wp14:editId="0729BEB1">
            <wp:extent cx="5683885" cy="8853170"/>
            <wp:effectExtent l="0" t="0" r="5715" b="0"/>
            <wp:docPr id="49" name="Picture 49" descr="../../../../../../../../../Desktop/dm/thesis_git/cloned/figures/results_final/protein_f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ktop/dm/thesis_git/cloned/figures/results_final/protein_fric"/>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3885" cy="8853170"/>
                    </a:xfrm>
                    <a:prstGeom prst="rect">
                      <a:avLst/>
                    </a:prstGeom>
                    <a:noFill/>
                    <a:ln>
                      <a:noFill/>
                    </a:ln>
                  </pic:spPr>
                </pic:pic>
              </a:graphicData>
            </a:graphic>
          </wp:inline>
        </w:drawing>
      </w: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56297188" w14:textId="77777777" w:rsidR="00DC1850" w:rsidRPr="007557EA" w:rsidRDefault="00DC1850" w:rsidP="00DA4C04">
      <w:pPr>
        <w:rPr>
          <w:rFonts w:asciiTheme="majorHAnsi" w:eastAsia="Times New Roman" w:hAnsiTheme="majorHAnsi" w:cs="Times New Roman"/>
          <w:lang w:eastAsia="en-GB"/>
        </w:rPr>
      </w:pPr>
    </w:p>
    <w:p w14:paraId="0EF55523" w14:textId="0FE4AA64" w:rsidR="00DC1850" w:rsidRPr="007557EA"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w:t>
      </w:r>
      <w:r w:rsidR="00127C46">
        <w:rPr>
          <w:rFonts w:asciiTheme="majorHAnsi" w:eastAsia="Times New Roman" w:hAnsiTheme="majorHAnsi" w:cs="Times New Roman"/>
          <w:lang w:eastAsia="en-GB"/>
        </w:rPr>
        <w:t>recruitment of Rvs is similarly m</w:t>
      </w:r>
      <w:r w:rsidR="00272DA7">
        <w:rPr>
          <w:rFonts w:asciiTheme="majorHAnsi" w:eastAsia="Times New Roman" w:hAnsiTheme="majorHAnsi" w:cs="Times New Roman"/>
          <w:lang w:eastAsia="en-GB"/>
        </w:rPr>
        <w:t>easure</w:t>
      </w:r>
      <w:r w:rsidR="004C32F0">
        <w:rPr>
          <w:rFonts w:asciiTheme="majorHAnsi" w:eastAsia="Times New Roman" w:hAnsiTheme="majorHAnsi" w:cs="Times New Roman"/>
          <w:lang w:eastAsia="en-GB"/>
        </w:rPr>
        <w:t>d</w:t>
      </w:r>
      <w:r w:rsidR="009375BF">
        <w:rPr>
          <w:rFonts w:asciiTheme="majorHAnsi" w:eastAsia="Times New Roman" w:hAnsiTheme="majorHAnsi" w:cs="Times New Roman"/>
          <w:lang w:eastAsia="en-GB"/>
        </w:rPr>
        <w:t>. Recruitment of Rvs is not directly proportionate to gene copy number: maximum number of Rvs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Rvs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quantified the cytoplasmic intensity of Rvs167-GFP in the respective strains by first producing </w:t>
      </w:r>
      <w:r w:rsidR="00217D43">
        <w:rPr>
          <w:rFonts w:asciiTheme="majorHAnsi" w:eastAsia="Times New Roman" w:hAnsiTheme="majorHAnsi" w:cs="Times New Roman"/>
          <w:lang w:eastAsia="en-GB"/>
        </w:rPr>
        <w:t>maximum intensity projections</w:t>
      </w:r>
      <w:r w:rsidR="006A58F6">
        <w:rPr>
          <w:rFonts w:asciiTheme="majorHAnsi" w:eastAsia="Times New Roman" w:hAnsiTheme="majorHAnsi" w:cs="Times New Roman"/>
          <w:lang w:eastAsia="en-GB"/>
        </w:rPr>
        <w:t xml:space="preserve"> of time-lapse images of </w:t>
      </w:r>
      <w:r w:rsidR="00217D43">
        <w:rPr>
          <w:rFonts w:asciiTheme="majorHAnsi" w:eastAsia="Times New Roman" w:hAnsiTheme="majorHAnsi" w:cs="Times New Roman"/>
          <w:lang w:eastAsia="en-GB"/>
        </w:rPr>
        <w:t xml:space="preserve">these </w:t>
      </w:r>
      <w:r w:rsidR="006A58F6">
        <w:rPr>
          <w:rFonts w:asciiTheme="majorHAnsi" w:eastAsia="Times New Roman" w:hAnsiTheme="majorHAnsi" w:cs="Times New Roman"/>
          <w:lang w:eastAsia="en-GB"/>
        </w:rPr>
        <w:t>cells, and measuring the intensity within the cytoplasm (for details see METHODS). As can be seen in TABLE</w:t>
      </w:r>
      <w:r w:rsidR="00001AD4">
        <w:rPr>
          <w:rFonts w:asciiTheme="majorHAnsi" w:eastAsia="Times New Roman" w:hAnsiTheme="majorHAnsi" w:cs="Times New Roman"/>
          <w:lang w:eastAsia="en-GB"/>
        </w:rPr>
        <w:t>.</w:t>
      </w:r>
      <w:r w:rsidR="006A58F6">
        <w:rPr>
          <w:rFonts w:asciiTheme="majorHAnsi" w:eastAsia="Times New Roman" w:hAnsiTheme="majorHAnsi" w:cs="Times New Roman"/>
          <w:lang w:eastAsia="en-GB"/>
        </w:rPr>
        <w:t xml:space="preserve">X, the number of molecules recruited to endocytic sites scales with the amount of protein in the cytoplasm.  </w:t>
      </w:r>
    </w:p>
    <w:p w14:paraId="74CFD450" w14:textId="77777777" w:rsidR="00DC1850" w:rsidRDefault="00DC1850" w:rsidP="00DA4C04">
      <w:pPr>
        <w:rPr>
          <w:rFonts w:asciiTheme="majorHAnsi" w:eastAsia="Times New Roman" w:hAnsiTheme="majorHAnsi" w:cs="Times New Roman"/>
          <w:lang w:eastAsia="en-GB"/>
        </w:rPr>
      </w:pPr>
    </w:p>
    <w:p w14:paraId="32484530" w14:textId="3B781884" w:rsidR="004968C6" w:rsidRDefault="004968C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ward movement of the Rvs centroid is similar for the 4x</w:t>
      </w:r>
      <w:r w:rsidR="00C3294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2x</w:t>
      </w:r>
      <w:r w:rsidR="00C3294C">
        <w:rPr>
          <w:rFonts w:asciiTheme="majorHAnsi" w:eastAsia="Times New Roman" w:hAnsiTheme="majorHAnsi" w:cs="Times New Roman"/>
          <w:lang w:eastAsia="en-GB"/>
        </w:rPr>
        <w:t xml:space="preserve"> and 1x</w:t>
      </w:r>
      <w:r>
        <w:rPr>
          <w:rFonts w:asciiTheme="majorHAnsi" w:eastAsia="Times New Roman" w:hAnsiTheme="majorHAnsi" w:cs="Times New Roman"/>
          <w:lang w:eastAsia="en-GB"/>
        </w:rPr>
        <w:t xml:space="preserve"> Rvs: </w:t>
      </w:r>
      <w:r w:rsidR="00C3294C">
        <w:rPr>
          <w:rFonts w:asciiTheme="majorHAnsi" w:eastAsia="Times New Roman" w:hAnsiTheme="majorHAnsi" w:cs="Times New Roman"/>
          <w:lang w:eastAsia="en-GB"/>
        </w:rPr>
        <w:t>the ju</w:t>
      </w:r>
      <w:r w:rsidR="005A4FD4">
        <w:rPr>
          <w:rFonts w:asciiTheme="majorHAnsi" w:eastAsia="Times New Roman" w:hAnsiTheme="majorHAnsi" w:cs="Times New Roman"/>
          <w:lang w:eastAsia="en-GB"/>
        </w:rPr>
        <w:t>mp inwards is about 8</w:t>
      </w:r>
      <w:r w:rsidR="00C3294C">
        <w:rPr>
          <w:rFonts w:asciiTheme="majorHAnsi" w:eastAsia="Times New Roman" w:hAnsiTheme="majorHAnsi" w:cs="Times New Roman"/>
          <w:lang w:eastAsia="en-GB"/>
        </w:rPr>
        <w:t xml:space="preserve">0nm. In the 1x strain, however, the centroid disappears immediately after scission, suggesting that there is reduced Rvs at the base of the newly formed vesicle compared to the WT. Recruitment dynamics of all three are different: </w:t>
      </w:r>
      <w:r w:rsidR="001357DF">
        <w:rPr>
          <w:rFonts w:asciiTheme="majorHAnsi" w:eastAsia="Times New Roman" w:hAnsiTheme="majorHAnsi" w:cs="Times New Roman"/>
          <w:lang w:eastAsia="en-GB"/>
        </w:rPr>
        <w:t>in t</w:t>
      </w:r>
      <w:r w:rsidR="00C3294C">
        <w:rPr>
          <w:rFonts w:asciiTheme="majorHAnsi" w:eastAsia="Times New Roman" w:hAnsiTheme="majorHAnsi" w:cs="Times New Roman"/>
          <w:lang w:eastAsia="en-GB"/>
        </w:rPr>
        <w:t>he 4x Rvs</w:t>
      </w:r>
      <w:r w:rsidR="001357DF">
        <w:rPr>
          <w:rFonts w:asciiTheme="majorHAnsi" w:eastAsia="Times New Roman" w:hAnsiTheme="majorHAnsi" w:cs="Times New Roman"/>
          <w:lang w:eastAsia="en-GB"/>
        </w:rPr>
        <w:t xml:space="preserve"> strain, Rvs</w:t>
      </w:r>
      <w:r w:rsidR="00C3294C">
        <w:rPr>
          <w:rFonts w:asciiTheme="majorHAnsi" w:eastAsia="Times New Roman" w:hAnsiTheme="majorHAnsi" w:cs="Times New Roman"/>
          <w:lang w:eastAsia="en-GB"/>
        </w:rPr>
        <w:t xml:space="preserve"> is recruited at a rate of </w:t>
      </w:r>
      <w:r w:rsidR="001F77C0">
        <w:rPr>
          <w:rFonts w:asciiTheme="majorHAnsi" w:eastAsia="Times New Roman" w:hAnsiTheme="majorHAnsi" w:cs="Times New Roman"/>
          <w:lang w:eastAsia="en-GB"/>
        </w:rPr>
        <w:t xml:space="preserve">57 molecules/second, which is reduced to 27 molec/sec for the 2x and 19.07 molec/sec for the 1x strain. </w:t>
      </w:r>
    </w:p>
    <w:p w14:paraId="0951409F" w14:textId="77777777" w:rsidR="005A4FD4" w:rsidRDefault="005A4FD4" w:rsidP="00DA4C04">
      <w:pPr>
        <w:rPr>
          <w:rFonts w:asciiTheme="majorHAnsi" w:eastAsia="Times New Roman" w:hAnsiTheme="majorHAnsi" w:cs="Times New Roman"/>
          <w:lang w:eastAsia="en-GB"/>
        </w:rPr>
      </w:pPr>
    </w:p>
    <w:p w14:paraId="0D28BDE0" w14:textId="021F9853" w:rsidR="005A4FD4" w:rsidRDefault="005A4FD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la1 centroid movement, meanwhile is the same in 4x and 2x Rvs strains. In the 1x Rvs strain, Sla1 movement </w:t>
      </w:r>
      <w:r w:rsidR="007E555E">
        <w:rPr>
          <w:rFonts w:asciiTheme="majorHAnsi" w:eastAsia="Times New Roman" w:hAnsiTheme="majorHAnsi" w:cs="Times New Roman"/>
          <w:lang w:eastAsia="en-GB"/>
        </w:rPr>
        <w:t>is slightly shifted, suggesting</w:t>
      </w:r>
      <w:r>
        <w:rPr>
          <w:rFonts w:asciiTheme="majorHAnsi" w:eastAsia="Times New Roman" w:hAnsiTheme="majorHAnsi" w:cs="Times New Roman"/>
          <w:lang w:eastAsia="en-GB"/>
        </w:rPr>
        <w:t xml:space="preserve"> that vesicle scission occurs at invagination </w:t>
      </w:r>
      <w:r w:rsidR="00A05EEE">
        <w:rPr>
          <w:rFonts w:asciiTheme="majorHAnsi" w:eastAsia="Times New Roman" w:hAnsiTheme="majorHAnsi" w:cs="Times New Roman"/>
          <w:lang w:eastAsia="en-GB"/>
        </w:rPr>
        <w:t>l</w:t>
      </w:r>
      <w:r>
        <w:rPr>
          <w:rFonts w:asciiTheme="majorHAnsi" w:eastAsia="Times New Roman" w:hAnsiTheme="majorHAnsi" w:cs="Times New Roman"/>
          <w:lang w:eastAsia="en-GB"/>
        </w:rPr>
        <w:t>e</w:t>
      </w:r>
      <w:r w:rsidR="00A05EEE">
        <w:rPr>
          <w:rFonts w:asciiTheme="majorHAnsi" w:eastAsia="Times New Roman" w:hAnsiTheme="majorHAnsi" w:cs="Times New Roman"/>
          <w:lang w:eastAsia="en-GB"/>
        </w:rPr>
        <w:t>ng</w:t>
      </w:r>
      <w:r>
        <w:rPr>
          <w:rFonts w:asciiTheme="majorHAnsi" w:eastAsia="Times New Roman" w:hAnsiTheme="majorHAnsi" w:cs="Times New Roman"/>
          <w:lang w:eastAsia="en-GB"/>
        </w:rPr>
        <w:t xml:space="preserve">ths about 10nm shorter than that </w:t>
      </w:r>
      <w:r w:rsidR="0033118C">
        <w:rPr>
          <w:rFonts w:asciiTheme="majorHAnsi" w:eastAsia="Times New Roman" w:hAnsiTheme="majorHAnsi" w:cs="Times New Roman"/>
          <w:lang w:eastAsia="en-GB"/>
        </w:rPr>
        <w:t>as</w:t>
      </w:r>
      <w:r>
        <w:rPr>
          <w:rFonts w:asciiTheme="majorHAnsi" w:eastAsia="Times New Roman" w:hAnsiTheme="majorHAnsi" w:cs="Times New Roman"/>
          <w:lang w:eastAsia="en-GB"/>
        </w:rPr>
        <w:t xml:space="preserve"> WT</w:t>
      </w:r>
      <w:r w:rsidR="00705CF8">
        <w:rPr>
          <w:rFonts w:asciiTheme="majorHAnsi" w:eastAsia="Times New Roman" w:hAnsiTheme="majorHAnsi" w:cs="Times New Roman"/>
          <w:lang w:eastAsia="en-GB"/>
        </w:rPr>
        <w:t>.</w:t>
      </w:r>
      <w:r w:rsidR="00990A94">
        <w:rPr>
          <w:rFonts w:asciiTheme="majorHAnsi" w:eastAsia="Times New Roman" w:hAnsiTheme="majorHAnsi" w:cs="Times New Roman"/>
          <w:lang w:eastAsia="en-GB"/>
        </w:rPr>
        <w:t xml:space="preserve"> </w:t>
      </w:r>
    </w:p>
    <w:p w14:paraId="3F0744AF" w14:textId="77777777" w:rsidR="00EC460D" w:rsidRDefault="00EC460D" w:rsidP="00DA4C04">
      <w:pPr>
        <w:rPr>
          <w:rFonts w:asciiTheme="majorHAnsi" w:eastAsia="Times New Roman" w:hAnsiTheme="majorHAnsi" w:cs="Times New Roman"/>
          <w:lang w:eastAsia="en-GB"/>
        </w:rPr>
      </w:pPr>
    </w:p>
    <w:p w14:paraId="14E2D26E" w14:textId="2DE1356C" w:rsidR="00EC460D" w:rsidRDefault="00EC460D" w:rsidP="009F48C7">
      <w:pPr>
        <w:jc w:val="center"/>
        <w:rPr>
          <w:rFonts w:asciiTheme="majorHAnsi" w:eastAsia="Times New Roman" w:hAnsiTheme="majorHAnsi" w:cs="Times New Roman"/>
          <w:lang w:eastAsia="en-GB"/>
        </w:rPr>
      </w:pPr>
    </w:p>
    <w:p w14:paraId="56C1839B" w14:textId="2F476A4C" w:rsidR="00977A4F" w:rsidRDefault="00977A4F" w:rsidP="00977A4F">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4</w:t>
      </w:r>
      <w:r>
        <w:rPr>
          <w:rFonts w:asciiTheme="majorHAnsi" w:eastAsia="Times New Roman" w:hAnsiTheme="majorHAnsi" w:cs="Times New Roman"/>
          <w:b/>
          <w:sz w:val="28"/>
          <w:szCs w:val="28"/>
          <w:lang w:eastAsia="en-GB"/>
        </w:rPr>
        <w:t xml:space="preserve"> </w:t>
      </w:r>
      <w:r w:rsidR="003C2DE4">
        <w:rPr>
          <w:rFonts w:asciiTheme="majorHAnsi" w:eastAsia="Times New Roman" w:hAnsiTheme="majorHAnsi" w:cs="Times New Roman"/>
          <w:b/>
          <w:sz w:val="28"/>
          <w:szCs w:val="28"/>
          <w:lang w:eastAsia="en-GB"/>
        </w:rPr>
        <w:t>A</w:t>
      </w:r>
      <w:r>
        <w:rPr>
          <w:rFonts w:asciiTheme="majorHAnsi" w:eastAsia="Times New Roman" w:hAnsiTheme="majorHAnsi" w:cs="Times New Roman"/>
          <w:b/>
          <w:sz w:val="28"/>
          <w:szCs w:val="28"/>
          <w:lang w:eastAsia="en-GB"/>
        </w:rPr>
        <w:t>mounts Abp1 are the same</w:t>
      </w:r>
      <w:r w:rsidR="003C2DE4">
        <w:rPr>
          <w:rFonts w:asciiTheme="majorHAnsi" w:eastAsia="Times New Roman" w:hAnsiTheme="majorHAnsi" w:cs="Times New Roman"/>
          <w:b/>
          <w:sz w:val="28"/>
          <w:szCs w:val="28"/>
          <w:lang w:eastAsia="en-GB"/>
        </w:rPr>
        <w:t>,</w:t>
      </w:r>
      <w:r>
        <w:rPr>
          <w:rFonts w:asciiTheme="majorHAnsi" w:eastAsia="Times New Roman" w:hAnsiTheme="majorHAnsi" w:cs="Times New Roman"/>
          <w:b/>
          <w:sz w:val="28"/>
          <w:szCs w:val="28"/>
          <w:lang w:eastAsia="en-GB"/>
        </w:rPr>
        <w:t xml:space="preserve"> irrespective of Rvs gene copy.</w:t>
      </w:r>
    </w:p>
    <w:p w14:paraId="58E2B1D1" w14:textId="47D89F8D" w:rsidR="00977A4F" w:rsidRPr="00351CC1" w:rsidRDefault="00351CC1" w:rsidP="00977A4F">
      <w:pPr>
        <w:rPr>
          <w:rFonts w:asciiTheme="majorHAnsi" w:eastAsia="Times New Roman" w:hAnsiTheme="majorHAnsi" w:cs="Times New Roman"/>
          <w:lang w:eastAsia="en-GB"/>
        </w:rPr>
      </w:pPr>
      <w:r w:rsidRPr="00351CC1">
        <w:rPr>
          <w:rFonts w:asciiTheme="majorHAnsi" w:eastAsia="Times New Roman" w:hAnsiTheme="majorHAnsi" w:cs="Times New Roman"/>
          <w:lang w:eastAsia="en-GB"/>
        </w:rPr>
        <w:t>Forces required for pulling a membrane tube of about 12nm, turgor pressure between 0.2 – 1 MPa,  to undergo scission, is estimated to be around 1000-5000pN. This corresponds to a membrane rigidity of between 400 to 2000kbT, which is much higher than that of a pure membrane, but the exact membrane rigidity in this system is not known.</w:t>
      </w:r>
      <w:r>
        <w:rPr>
          <w:rFonts w:asciiTheme="majorHAnsi" w:eastAsia="Times New Roman" w:hAnsiTheme="majorHAnsi" w:cs="Times New Roman"/>
          <w:lang w:eastAsia="en-GB"/>
        </w:rPr>
        <w:t xml:space="preserve"> </w:t>
      </w:r>
    </w:p>
    <w:p w14:paraId="0E55D715" w14:textId="3784A8E7" w:rsidR="00977A4F" w:rsidRDefault="00E84245"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I measured the amount of Abp1 arriving at endocytic sites as a proxy for the amount of actin, and therefore, as </w:t>
      </w:r>
      <w:r w:rsidR="00705CF8">
        <w:rPr>
          <w:rFonts w:asciiTheme="majorHAnsi" w:eastAsia="Times New Roman" w:hAnsiTheme="majorHAnsi" w:cs="Times New Roman"/>
          <w:lang w:eastAsia="en-GB"/>
        </w:rPr>
        <w:t xml:space="preserve">proxy for the </w:t>
      </w:r>
      <w:r>
        <w:rPr>
          <w:rFonts w:asciiTheme="majorHAnsi" w:eastAsia="Times New Roman" w:hAnsiTheme="majorHAnsi" w:cs="Times New Roman"/>
          <w:lang w:eastAsia="en-GB"/>
        </w:rPr>
        <w:t xml:space="preserve">forces generated on the membrane. In </w:t>
      </w:r>
      <w:r w:rsidR="005F206A">
        <w:rPr>
          <w:rFonts w:asciiTheme="majorHAnsi" w:eastAsia="Times New Roman" w:hAnsiTheme="majorHAnsi" w:cs="Times New Roman"/>
          <w:lang w:eastAsia="en-GB"/>
        </w:rPr>
        <w:t xml:space="preserve">diploid </w:t>
      </w:r>
      <w:r w:rsidR="00F708DE">
        <w:rPr>
          <w:rFonts w:asciiTheme="majorHAnsi" w:eastAsia="Times New Roman" w:hAnsiTheme="majorHAnsi" w:cs="Times New Roman"/>
          <w:lang w:eastAsia="en-GB"/>
        </w:rPr>
        <w:t>cells expressing differing</w:t>
      </w:r>
      <w:r>
        <w:rPr>
          <w:rFonts w:asciiTheme="majorHAnsi" w:eastAsia="Times New Roman" w:hAnsiTheme="majorHAnsi" w:cs="Times New Roman"/>
          <w:lang w:eastAsia="en-GB"/>
        </w:rPr>
        <w:t xml:space="preserve"> gene copies of Rvs, containing Rvs167-GFP and Abp1-mCherry, I compared, as before, the intensities of patches of Abp1 against Nuf2, except that in this case, Abp1 and Nuf2 are tagged with m-Cherry. </w:t>
      </w:r>
      <w:r w:rsidR="00977A4F">
        <w:rPr>
          <w:rFonts w:asciiTheme="majorHAnsi" w:eastAsia="Times New Roman" w:hAnsiTheme="majorHAnsi" w:cs="Times New Roman"/>
          <w:lang w:eastAsia="en-GB"/>
        </w:rPr>
        <w:t>Even though the number of Rvs</w:t>
      </w:r>
      <w:r>
        <w:rPr>
          <w:rFonts w:asciiTheme="majorHAnsi" w:eastAsia="Times New Roman" w:hAnsiTheme="majorHAnsi" w:cs="Times New Roman"/>
          <w:lang w:eastAsia="en-GB"/>
        </w:rPr>
        <w:t xml:space="preserve"> molecules</w:t>
      </w:r>
      <w:r w:rsidR="00977A4F">
        <w:rPr>
          <w:rFonts w:asciiTheme="majorHAnsi" w:eastAsia="Times New Roman" w:hAnsiTheme="majorHAnsi" w:cs="Times New Roman"/>
          <w:lang w:eastAsia="en-GB"/>
        </w:rPr>
        <w:t xml:space="preserve"> recruited is different in the diploid cells</w:t>
      </w:r>
      <w:r>
        <w:rPr>
          <w:rFonts w:asciiTheme="majorHAnsi" w:eastAsia="Times New Roman" w:hAnsiTheme="majorHAnsi" w:cs="Times New Roman"/>
          <w:lang w:eastAsia="en-GB"/>
        </w:rPr>
        <w:t xml:space="preserve"> expressing </w:t>
      </w:r>
      <w:r w:rsidR="003C2DE4">
        <w:rPr>
          <w:rFonts w:asciiTheme="majorHAnsi" w:eastAsia="Times New Roman" w:hAnsiTheme="majorHAnsi" w:cs="Times New Roman"/>
          <w:lang w:eastAsia="en-GB"/>
        </w:rPr>
        <w:t>varying numbers of</w:t>
      </w:r>
      <w:r>
        <w:rPr>
          <w:rFonts w:asciiTheme="majorHAnsi" w:eastAsia="Times New Roman" w:hAnsiTheme="majorHAnsi" w:cs="Times New Roman"/>
          <w:lang w:eastAsia="en-GB"/>
        </w:rPr>
        <w:t xml:space="preserve"> </w:t>
      </w:r>
      <w:r w:rsidR="003C2DE4">
        <w:rPr>
          <w:rFonts w:asciiTheme="majorHAnsi" w:eastAsia="Times New Roman" w:hAnsiTheme="majorHAnsi" w:cs="Times New Roman"/>
          <w:lang w:eastAsia="en-GB"/>
        </w:rPr>
        <w:t>genes for</w:t>
      </w:r>
      <w:r>
        <w:rPr>
          <w:rFonts w:asciiTheme="majorHAnsi" w:eastAsia="Times New Roman" w:hAnsiTheme="majorHAnsi" w:cs="Times New Roman"/>
          <w:lang w:eastAsia="en-GB"/>
        </w:rPr>
        <w:t xml:space="preserve"> Rvs</w:t>
      </w:r>
      <w:r w:rsidR="00977A4F">
        <w:rPr>
          <w:rFonts w:asciiTheme="majorHAnsi" w:eastAsia="Times New Roman" w:hAnsiTheme="majorHAnsi" w:cs="Times New Roman"/>
          <w:lang w:eastAsia="en-GB"/>
        </w:rPr>
        <w:t>, and Sla1 movement changes slightly in the 1x BAR case</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the </w:t>
      </w:r>
      <w:r>
        <w:rPr>
          <w:rFonts w:asciiTheme="majorHAnsi" w:eastAsia="Times New Roman" w:hAnsiTheme="majorHAnsi" w:cs="Times New Roman"/>
          <w:lang w:eastAsia="en-GB"/>
        </w:rPr>
        <w:t>same amount of Abp1 is recruited to endocytic sites</w:t>
      </w:r>
      <w:r w:rsidR="00705CF8">
        <w:rPr>
          <w:rFonts w:asciiTheme="majorHAnsi" w:eastAsia="Times New Roman" w:hAnsiTheme="majorHAnsi" w:cs="Times New Roman"/>
          <w:lang w:eastAsia="en-GB"/>
        </w:rPr>
        <w:t xml:space="preserve"> in all </w:t>
      </w:r>
      <w:r w:rsidR="003D4599">
        <w:rPr>
          <w:rFonts w:asciiTheme="majorHAnsi" w:eastAsia="Times New Roman" w:hAnsiTheme="majorHAnsi" w:cs="Times New Roman"/>
          <w:lang w:eastAsia="en-GB"/>
        </w:rPr>
        <w:t xml:space="preserve">three </w:t>
      </w:r>
      <w:r w:rsidR="00705CF8">
        <w:rPr>
          <w:rFonts w:asciiTheme="majorHAnsi" w:eastAsia="Times New Roman" w:hAnsiTheme="majorHAnsi" w:cs="Times New Roman"/>
          <w:lang w:eastAsia="en-GB"/>
        </w:rPr>
        <w:t>cases</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6A144733" w14:textId="68C62588" w:rsidR="00A87D6E" w:rsidRDefault="00A87D6E" w:rsidP="00A87D6E">
      <w:pPr>
        <w:rPr>
          <w:rFonts w:asciiTheme="majorHAnsi" w:eastAsia="Times New Roman" w:hAnsiTheme="majorHAnsi" w:cs="Times New Roman"/>
          <w:lang w:eastAsia="en-GB"/>
        </w:rPr>
      </w:pPr>
      <w:r>
        <w:rPr>
          <w:rFonts w:asciiTheme="majorHAnsi" w:eastAsia="Times New Roman" w:hAnsiTheme="majorHAnsi" w:cs="Times New Roman"/>
          <w:lang w:eastAsia="en-GB"/>
        </w:rPr>
        <w:t>In order for BAR scaffolds to induce curvature, some requirement have to be met</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2&lt;/sup&gt;","plainTextFormattedCitation":"32","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26FC6EC2" w14:textId="77777777" w:rsidR="00A87D6E" w:rsidRPr="00D26D17" w:rsidRDefault="00A87D6E" w:rsidP="00A87D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lastRenderedPageBreak/>
        <w:t xml:space="preserve">they have to have present a large membrane-interacting surface that can mediate membrane binding, </w:t>
      </w:r>
    </w:p>
    <w:p w14:paraId="3D31D7C0" w14:textId="77777777" w:rsidR="00A87D6E" w:rsidRPr="00D26D17" w:rsidRDefault="00A87D6E" w:rsidP="00A87D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t xml:space="preserve">have intrinsic curvature that can be imposed on the surface, </w:t>
      </w:r>
    </w:p>
    <w:p w14:paraId="3C2EC155" w14:textId="77777777" w:rsidR="00A87D6E" w:rsidRPr="00D26D17" w:rsidRDefault="00A87D6E" w:rsidP="00A87D6E">
      <w:pPr>
        <w:pStyle w:val="ListParagraph"/>
        <w:numPr>
          <w:ilvl w:val="0"/>
          <w:numId w:val="1"/>
        </w:numPr>
        <w:rPr>
          <w:rFonts w:asciiTheme="majorHAnsi" w:eastAsia="Times New Roman" w:hAnsiTheme="majorHAnsi" w:cs="Times New Roman"/>
          <w:lang w:eastAsia="en-GB"/>
        </w:rPr>
      </w:pPr>
      <w:r w:rsidRPr="00D26D17">
        <w:rPr>
          <w:rFonts w:asciiTheme="majorHAnsi" w:eastAsia="Times New Roman" w:hAnsiTheme="majorHAnsi" w:cs="Times New Roman"/>
          <w:lang w:eastAsia="en-GB"/>
        </w:rPr>
        <w:t xml:space="preserve">and have a rigid structure that can overcome bending resistance of the membrane. </w:t>
      </w:r>
    </w:p>
    <w:p w14:paraId="68BBB8E3" w14:textId="50BC0D7F" w:rsidR="00A87D6E" w:rsidRDefault="00A87D6E" w:rsidP="00A87D6E">
      <w:pPr>
        <w:rPr>
          <w:rFonts w:asciiTheme="majorHAnsi" w:eastAsia="Times New Roman" w:hAnsiTheme="majorHAnsi" w:cs="Times New Roman"/>
          <w:lang w:eastAsia="en-GB"/>
        </w:rPr>
      </w:pPr>
      <w:r>
        <w:rPr>
          <w:rFonts w:asciiTheme="majorHAnsi" w:hAnsiTheme="majorHAnsi"/>
        </w:rPr>
        <w:t>BAR domains meet all of these requirements b</w:t>
      </w:r>
      <w:r w:rsidRPr="002F12CC">
        <w:rPr>
          <w:rFonts w:asciiTheme="majorHAnsi" w:hAnsiTheme="majorHAnsi"/>
        </w:rPr>
        <w:t xml:space="preserve">ecause of their </w:t>
      </w:r>
      <w:r>
        <w:rPr>
          <w:rFonts w:asciiTheme="majorHAnsi" w:hAnsiTheme="majorHAnsi"/>
        </w:rPr>
        <w:t xml:space="preserve">curved </w:t>
      </w:r>
      <w:r w:rsidRPr="002F12CC">
        <w:rPr>
          <w:rFonts w:asciiTheme="majorHAnsi" w:hAnsiTheme="majorHAnsi"/>
        </w:rPr>
        <w:t>shape (Peter 2004, Gallop 2006, Weissenhorn 2005), and their capacity to oligomerize into large assemblies on tubes (Mim 2012, Mizuno 2010, Takei 1999, Yin 2009</w:t>
      </w:r>
      <w:r>
        <w:rPr>
          <w:rFonts w:asciiTheme="majorHAnsi" w:hAnsiTheme="majorHAnsi"/>
        </w:rPr>
        <w:t>).</w:t>
      </w:r>
      <w:r>
        <w:rPr>
          <w:rFonts w:asciiTheme="majorHAnsi" w:eastAsia="Times New Roman" w:hAnsiTheme="majorHAnsi" w:cs="Times New Roman"/>
          <w:lang w:eastAsia="en-GB"/>
        </w:rPr>
        <w:t xml:space="preserve"> It has also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33&lt;/sup&gt;","plainTextFormattedCitation":"33","previouslyFormattedCitation":"&lt;sup&gt;3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00FC4CA0" w14:textId="77777777" w:rsidR="00A87D6E" w:rsidRPr="00233DFC" w:rsidRDefault="00A87D6E" w:rsidP="00881E84">
      <w:pPr>
        <w:rPr>
          <w:rFonts w:asciiTheme="majorHAnsi" w:eastAsia="Times New Roman" w:hAnsiTheme="majorHAnsi" w:cs="Times New Roman"/>
          <w:lang w:eastAsia="en-GB"/>
        </w:rPr>
      </w:pPr>
    </w:p>
    <w:p w14:paraId="0D638FFF"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The capacity for BAR domains to oligomerize and tubulate liposomes has proposed membrane scaffolding as a possible function in vivo. As scaffolds they would impose their own curvature on the underlying membrane and stabilize this shape. There are some requirements for a protein complex to act as a scaffold:\\</w:t>
      </w:r>
    </w:p>
    <w:p w14:paraId="3F97F457"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e a defined membrane interface\\</w:t>
      </w:r>
    </w:p>
    <w:p w14:paraId="43858B1E"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st have an intrinsic curvature\\</w:t>
      </w:r>
    </w:p>
    <w:p w14:paraId="7536CBBF"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ent be rigid in structure, and\\</w:t>
      </w:r>
    </w:p>
    <w:p w14:paraId="52335406"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rge enough to induce curvature\\</w:t>
      </w:r>
    </w:p>
    <w:p w14:paraId="162B4AEA"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15E5B998" w14:textId="77777777"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368CB2EC" w:rsidR="00881E84"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 xml:space="preserve"> It has been shown that BAR domains can prevent membrane scission and allow formation of stable tubular structures. </w:t>
      </w:r>
      <w:r w:rsidR="00F47B11">
        <w:rPr>
          <w:rFonts w:asciiTheme="majorHAnsi" w:eastAsia="Times New Roman" w:hAnsiTheme="majorHAnsi" w:cs="Times New Roman"/>
          <w:lang w:eastAsia="en-GB"/>
        </w:rPr>
        <w:t>In simulations, adding BAR domains removes membrane shape instabilities that would result in scission.</w:t>
      </w:r>
    </w:p>
    <w:p w14:paraId="449C943D" w14:textId="161B9001" w:rsidR="00FE7DF0" w:rsidRDefault="00FE7DF0"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Except: here bar domains coat the entire membrane instead of the base. Possibly spontaneous curvature/ membrane rigidity that the BAR scaffold confers can be provided at the tip instead by clathrin and other coat proteins. </w:t>
      </w:r>
    </w:p>
    <w:p w14:paraId="3A7021C0" w14:textId="6803E181" w:rsidR="00FE7DF0" w:rsidRDefault="00FE7DF0"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Membrane scission is caused by membrane ins</w:t>
      </w:r>
      <w:r w:rsidR="00FF06F9">
        <w:rPr>
          <w:rFonts w:asciiTheme="majorHAnsi" w:eastAsia="Times New Roman" w:hAnsiTheme="majorHAnsi" w:cs="Times New Roman"/>
          <w:lang w:eastAsia="en-GB"/>
        </w:rPr>
        <w:t>tability, which can generate from</w:t>
      </w:r>
    </w:p>
    <w:p w14:paraId="6459E71B" w14:textId="6374F627" w:rsidR="00FF06F9" w:rsidRDefault="00FF06F9"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Difference in membrane properties at the base and the top, ie membrane coating anisotropy</w:t>
      </w:r>
    </w:p>
    <w:p w14:paraId="00D416A2" w14:textId="3921E582" w:rsidR="00FF06F9" w:rsidRPr="00233DFC" w:rsidRDefault="00FF06F9"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ncreasing spontaneous membrane curvature</w:t>
      </w: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4EF6A38B" w:rsidR="00EC460D" w:rsidRDefault="008A13B3" w:rsidP="00DA4C0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R2.</w:t>
      </w:r>
      <w:r w:rsidR="00E84245" w:rsidRPr="00233DFC">
        <w:rPr>
          <w:rFonts w:asciiTheme="majorHAnsi" w:eastAsia="Times New Roman" w:hAnsiTheme="majorHAnsi" w:cs="Times New Roman"/>
          <w:lang w:eastAsia="en-GB"/>
        </w:rPr>
        <w:t>5</w:t>
      </w:r>
      <w:r w:rsidRPr="00233DFC">
        <w:rPr>
          <w:rFonts w:asciiTheme="majorHAnsi" w:eastAsia="Times New Roman" w:hAnsiTheme="majorHAnsi" w:cs="Times New Roman"/>
          <w:lang w:eastAsia="en-GB"/>
        </w:rPr>
        <w:t xml:space="preserve"> Coat movement is influenced by recruitment of BAR domain</w:t>
      </w:r>
      <w:r w:rsidR="000D1866" w:rsidRPr="00233DFC">
        <w:rPr>
          <w:rFonts w:asciiTheme="majorHAnsi" w:eastAsia="Times New Roman" w:hAnsiTheme="majorHAnsi" w:cs="Times New Roman"/>
          <w:lang w:eastAsia="en-GB"/>
        </w:rPr>
        <w:t xml:space="preserve"> </w:t>
      </w:r>
    </w:p>
    <w:p w14:paraId="475634D9" w14:textId="77777777" w:rsidR="00233DFC" w:rsidRPr="00233DFC" w:rsidRDefault="00233DFC" w:rsidP="00233DF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In haploid cells, Rvs167 expressed without the SH3 domain is recruited in lower numbers than the full-length protein (Fig.1B right), although cellular expression of the protein is the same as the WT (not shown). Sla1 movement in rvs167ΔSH3 cells is reduced to close to rvs167Δ lengths (Fig.4 left). When the Rvs167 gene is duplicated without the SH3 domain, the number of rvs167ΔSH3 molecules recruited to endocytic sites are increased, and correspondingly, Sla1 movement increases from the rvs167Δ lengths towards the WT lengths (Fig.4): shallow invaginations of the rvs167Δ can be rescued by recruiting only BAR domains of Rvs167.</w:t>
      </w:r>
    </w:p>
    <w:p w14:paraId="51363F60" w14:textId="77777777" w:rsidR="00233DFC" w:rsidRPr="00233DFC" w:rsidRDefault="00233DFC" w:rsidP="00233DFC">
      <w:pPr>
        <w:rPr>
          <w:rFonts w:asciiTheme="majorHAnsi" w:eastAsia="Times New Roman" w:hAnsiTheme="majorHAnsi" w:cs="Times New Roman"/>
          <w:lang w:eastAsia="en-GB"/>
        </w:rPr>
      </w:pPr>
    </w:p>
    <w:p w14:paraId="6DC46A0F" w14:textId="77777777" w:rsidR="008A13B3" w:rsidRDefault="008A13B3" w:rsidP="00DA4C04">
      <w:pPr>
        <w:rPr>
          <w:rFonts w:asciiTheme="majorHAnsi" w:eastAsia="Times New Roman" w:hAnsiTheme="majorHAnsi" w:cs="Times New Roman"/>
          <w:lang w:eastAsia="en-GB"/>
        </w:rPr>
      </w:pPr>
    </w:p>
    <w:p w14:paraId="2325BB82" w14:textId="34D2CA00" w:rsidR="008A13B3" w:rsidRDefault="00986FBB"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w:t>
      </w:r>
      <w:r w:rsidR="00955EA3">
        <w:rPr>
          <w:rFonts w:asciiTheme="majorHAnsi" w:eastAsia="Times New Roman" w:hAnsiTheme="majorHAnsi" w:cs="Times New Roman"/>
          <w:lang w:eastAsia="en-GB"/>
        </w:rPr>
        <w:t xml:space="preserve">n the </w:t>
      </w:r>
      <w:r w:rsidR="008403DD">
        <w:rPr>
          <w:rFonts w:asciiTheme="majorHAnsi" w:eastAsia="Times New Roman" w:hAnsiTheme="majorHAnsi" w:cs="Times New Roman"/>
          <w:lang w:eastAsia="en-GB"/>
        </w:rPr>
        <w:t xml:space="preserve">previous section, the coat protein movement is in fact affected by recruitment of the Rvs complex, although </w:t>
      </w:r>
      <w:r w:rsidR="00742769">
        <w:rPr>
          <w:rFonts w:asciiTheme="majorHAnsi" w:eastAsia="Times New Roman" w:hAnsiTheme="majorHAnsi" w:cs="Times New Roman"/>
          <w:lang w:eastAsia="en-GB"/>
        </w:rPr>
        <w:t xml:space="preserve">adding excess protein does not influence it. In R1.2, it can be seen that adding BAR domain alone also affects coat movement. Here, however, deletion of the SH3 domain results in decreased recruitment of the Rvs protein to endocytic sites. To see whether this reduced coat movement is a result of a loss of the SH3 domain, or a result of reduced protein recruitment, I duplicated, as described before, the BAR domain in haploid yeast cells, resulting in two copies of the BAR domain (2x BAR), and compared coat </w:t>
      </w:r>
      <w:r w:rsidR="00742769">
        <w:rPr>
          <w:rFonts w:asciiTheme="majorHAnsi" w:eastAsia="Times New Roman" w:hAnsiTheme="majorHAnsi" w:cs="Times New Roman"/>
          <w:lang w:eastAsia="en-GB"/>
        </w:rPr>
        <w:lastRenderedPageBreak/>
        <w:t xml:space="preserve">and scission dynamics in this strain to that of one copy of BAR (1x BAR), </w:t>
      </w:r>
      <w:r w:rsidR="00BC778C">
        <w:rPr>
          <w:rFonts w:asciiTheme="majorHAnsi" w:eastAsia="Times New Roman" w:hAnsiTheme="majorHAnsi" w:cs="Times New Roman"/>
          <w:lang w:eastAsia="en-GB"/>
        </w:rPr>
        <w:t>full-length</w:t>
      </w:r>
      <w:r w:rsidR="00742769">
        <w:rPr>
          <w:rFonts w:asciiTheme="majorHAnsi" w:eastAsia="Times New Roman" w:hAnsiTheme="majorHAnsi" w:cs="Times New Roman"/>
          <w:lang w:eastAsia="en-GB"/>
        </w:rPr>
        <w:t xml:space="preserve"> Rvs (1x RVS), duplicated Rvs (2x RVS), and rvs167del. </w:t>
      </w:r>
    </w:p>
    <w:p w14:paraId="2DF330C4" w14:textId="77777777" w:rsidR="00742769" w:rsidRDefault="00742769" w:rsidP="00DA4C04">
      <w:pPr>
        <w:rPr>
          <w:rFonts w:asciiTheme="majorHAnsi" w:eastAsia="Times New Roman" w:hAnsiTheme="majorHAnsi" w:cs="Times New Roman"/>
          <w:lang w:eastAsia="en-GB"/>
        </w:rPr>
      </w:pPr>
    </w:p>
    <w:p w14:paraId="76C4E400" w14:textId="73BB1E4F" w:rsidR="00EA2169"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first compared the recruitment of Rvs in cells expressing BAR-GFP, 2x BAR-GFP, full-length Rvs-GFP (WT). </w:t>
      </w:r>
      <w:r w:rsidR="00742769">
        <w:rPr>
          <w:rFonts w:asciiTheme="majorHAnsi" w:eastAsia="Times New Roman" w:hAnsiTheme="majorHAnsi" w:cs="Times New Roman"/>
          <w:lang w:eastAsia="en-GB"/>
        </w:rPr>
        <w:t>As shown in Fig.x, 1x BAR is recru</w:t>
      </w:r>
      <w:r w:rsidR="00C371AA">
        <w:rPr>
          <w:rFonts w:asciiTheme="majorHAnsi" w:eastAsia="Times New Roman" w:hAnsiTheme="majorHAnsi" w:cs="Times New Roman"/>
          <w:lang w:eastAsia="en-GB"/>
        </w:rPr>
        <w:t xml:space="preserve">ited at low copy numbers, </w:t>
      </w:r>
      <w:r w:rsidR="005E0CA7">
        <w:rPr>
          <w:rFonts w:asciiTheme="majorHAnsi" w:eastAsia="Times New Roman" w:hAnsiTheme="majorHAnsi" w:cs="Times New Roman"/>
          <w:lang w:eastAsia="en-GB"/>
        </w:rPr>
        <w:t>at</w:t>
      </w:r>
      <w:r>
        <w:rPr>
          <w:rFonts w:asciiTheme="majorHAnsi" w:eastAsia="Times New Roman" w:hAnsiTheme="majorHAnsi" w:cs="Times New Roman"/>
          <w:lang w:eastAsia="en-GB"/>
        </w:rPr>
        <w:t xml:space="preserve"> </w:t>
      </w:r>
      <w:r w:rsidR="00DB5B3F">
        <w:rPr>
          <w:rFonts w:asciiTheme="majorHAnsi" w:eastAsia="Times New Roman" w:hAnsiTheme="majorHAnsi" w:cs="Times New Roman"/>
          <w:lang w:eastAsia="en-GB"/>
        </w:rPr>
        <w:t>44%</w:t>
      </w:r>
      <w:r w:rsidR="00742769">
        <w:rPr>
          <w:rFonts w:asciiTheme="majorHAnsi" w:eastAsia="Times New Roman" w:hAnsiTheme="majorHAnsi" w:cs="Times New Roman"/>
          <w:lang w:eastAsia="en-GB"/>
        </w:rPr>
        <w:t xml:space="preserve"> that </w:t>
      </w:r>
      <w:r>
        <w:rPr>
          <w:rFonts w:asciiTheme="majorHAnsi" w:eastAsia="Times New Roman" w:hAnsiTheme="majorHAnsi" w:cs="Times New Roman"/>
          <w:lang w:eastAsia="en-GB"/>
        </w:rPr>
        <w:t>of</w:t>
      </w:r>
      <w:r w:rsidR="00742769">
        <w:rPr>
          <w:rFonts w:asciiTheme="majorHAnsi" w:eastAsia="Times New Roman" w:hAnsiTheme="majorHAnsi" w:cs="Times New Roman"/>
          <w:lang w:eastAsia="en-GB"/>
        </w:rPr>
        <w:t xml:space="preserve"> the WT.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 xml:space="preserve">plication of the BAR </w:t>
      </w:r>
      <w:r w:rsidR="006E5573">
        <w:rPr>
          <w:rFonts w:asciiTheme="majorHAnsi" w:eastAsia="Times New Roman" w:hAnsiTheme="majorHAnsi" w:cs="Times New Roman"/>
          <w:lang w:eastAsia="en-GB"/>
        </w:rPr>
        <w:t xml:space="preserve">to 2x BAR </w:t>
      </w:r>
      <w:r w:rsidR="00794C9E">
        <w:rPr>
          <w:rFonts w:asciiTheme="majorHAnsi" w:eastAsia="Times New Roman" w:hAnsiTheme="majorHAnsi" w:cs="Times New Roman"/>
          <w:lang w:eastAsia="en-GB"/>
        </w:rPr>
        <w:t xml:space="preserve">increases </w:t>
      </w:r>
      <w:r w:rsidR="003B0F24">
        <w:rPr>
          <w:rFonts w:asciiTheme="majorHAnsi" w:eastAsia="Times New Roman" w:hAnsiTheme="majorHAnsi" w:cs="Times New Roman"/>
          <w:lang w:eastAsia="en-GB"/>
        </w:rPr>
        <w:t>s</w:t>
      </w:r>
      <w:r w:rsidR="00794C9E">
        <w:rPr>
          <w:rFonts w:asciiTheme="majorHAnsi" w:eastAsia="Times New Roman" w:hAnsiTheme="majorHAnsi" w:cs="Times New Roman"/>
          <w:lang w:eastAsia="en-GB"/>
        </w:rPr>
        <w:t xml:space="preserve">the recruitment of </w:t>
      </w:r>
      <w:r w:rsidR="00DB5B3F">
        <w:rPr>
          <w:rFonts w:asciiTheme="majorHAnsi" w:eastAsia="Times New Roman" w:hAnsiTheme="majorHAnsi" w:cs="Times New Roman"/>
          <w:lang w:eastAsia="en-GB"/>
        </w:rPr>
        <w:t>62% that of the WT.</w:t>
      </w:r>
      <w:r w:rsidR="006E5573">
        <w:rPr>
          <w:rFonts w:asciiTheme="majorHAnsi" w:eastAsia="Times New Roman" w:hAnsiTheme="majorHAnsi" w:cs="Times New Roman"/>
          <w:lang w:eastAsia="en-GB"/>
        </w:rPr>
        <w:t xml:space="preserve"> Correspondingly, WT Sla1 moves inwards at a rate of about 25nm/s. While duplication of the full-length Rvs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 this is reduced to 15.625nm/s in 1x BAR case, and increases from this</w:t>
      </w:r>
      <w:r w:rsidR="005E0CA7">
        <w:rPr>
          <w:rFonts w:asciiTheme="majorHAnsi" w:eastAsia="Times New Roman" w:hAnsiTheme="majorHAnsi" w:cs="Times New Roman"/>
          <w:lang w:eastAsia="en-GB"/>
        </w:rPr>
        <w:t xml:space="preserve"> value</w:t>
      </w:r>
      <w:r w:rsidR="006E5573">
        <w:rPr>
          <w:rFonts w:asciiTheme="majorHAnsi" w:eastAsia="Times New Roman" w:hAnsiTheme="majorHAnsi" w:cs="Times New Roman"/>
          <w:lang w:eastAsia="en-GB"/>
        </w:rPr>
        <w:t xml:space="preserve"> to 27.5nm/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The exact scission point is difficult to determine with the current data, since the Rvs fluorescent intensity is noisy </w:t>
      </w:r>
      <w:r w:rsidR="005E0CA7">
        <w:rPr>
          <w:rFonts w:asciiTheme="majorHAnsi" w:eastAsia="Times New Roman" w:hAnsiTheme="majorHAnsi" w:cs="Times New Roman"/>
          <w:lang w:eastAsia="en-GB"/>
        </w:rPr>
        <w:t>in</w:t>
      </w:r>
      <w:r w:rsidR="004B7A0E">
        <w:rPr>
          <w:rFonts w:asciiTheme="majorHAnsi" w:eastAsia="Times New Roman" w:hAnsiTheme="majorHAnsi" w:cs="Times New Roman"/>
          <w:lang w:eastAsia="en-GB"/>
        </w:rPr>
        <w:t xml:space="preserve"> the 1x BAR and 2x BAR cases.</w:t>
      </w:r>
      <w:r w:rsidR="00D52437">
        <w:rPr>
          <w:rFonts w:asciiTheme="majorHAnsi" w:eastAsia="Times New Roman" w:hAnsiTheme="majorHAnsi" w:cs="Times New Roman"/>
          <w:lang w:eastAsia="en-GB"/>
        </w:rPr>
        <w:t xml:space="preserve"> Sla1 centroid in rvs167 deleted cells shows a movement similar to 1x BAR case, is approximately 34.2 nm/s. </w:t>
      </w:r>
    </w:p>
    <w:p w14:paraId="576B6690" w14:textId="7DA1CA53" w:rsidR="00E86BD4" w:rsidRDefault="00E86BD4" w:rsidP="00DA4C04">
      <w:pPr>
        <w:rPr>
          <w:rFonts w:asciiTheme="majorHAnsi" w:eastAsia="Times New Roman" w:hAnsiTheme="majorHAnsi" w:cs="Times New Roman"/>
          <w:lang w:eastAsia="en-GB"/>
        </w:rPr>
      </w:pPr>
    </w:p>
    <w:p w14:paraId="7D8A28BF" w14:textId="5C95A3D6" w:rsidR="002F21B9" w:rsidRDefault="00786733"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202A06F2" wp14:editId="28EE6496">
            <wp:extent cx="5725160" cy="6348730"/>
            <wp:effectExtent l="0" t="0" r="0" b="0"/>
            <wp:docPr id="51" name="Picture 51" descr="../../../../../../../../../Desktop/dm/thesis_git/cloned/figures/results_final/scaffolding_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dm/thesis_git/cloned/figures/results_final/scaffolding_ov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6348730"/>
                    </a:xfrm>
                    <a:prstGeom prst="rect">
                      <a:avLst/>
                    </a:prstGeom>
                    <a:noFill/>
                    <a:ln>
                      <a:noFill/>
                    </a:ln>
                  </pic:spPr>
                </pic:pic>
              </a:graphicData>
            </a:graphic>
          </wp:inline>
        </w:drawing>
      </w:r>
    </w:p>
    <w:p w14:paraId="384A2A10" w14:textId="77777777" w:rsidR="002F21B9" w:rsidRDefault="002F21B9" w:rsidP="00DA4C04">
      <w:pPr>
        <w:rPr>
          <w:rFonts w:asciiTheme="majorHAnsi" w:eastAsia="Times New Roman" w:hAnsiTheme="majorHAnsi" w:cs="Times New Roman"/>
          <w:lang w:eastAsia="en-GB"/>
        </w:rPr>
      </w:pPr>
    </w:p>
    <w:p w14:paraId="103C7943" w14:textId="77777777" w:rsidR="002F21B9" w:rsidRDefault="002F21B9" w:rsidP="00DA4C04">
      <w:pPr>
        <w:rPr>
          <w:rFonts w:asciiTheme="majorHAnsi" w:eastAsia="Times New Roman" w:hAnsiTheme="majorHAnsi" w:cs="Times New Roman"/>
          <w:lang w:eastAsia="en-GB"/>
        </w:rPr>
      </w:pPr>
    </w:p>
    <w:p w14:paraId="3C67074E" w14:textId="77777777" w:rsidR="002F21B9" w:rsidRDefault="002F21B9" w:rsidP="00DA4C04">
      <w:pPr>
        <w:rPr>
          <w:rFonts w:asciiTheme="majorHAnsi" w:eastAsia="Times New Roman" w:hAnsiTheme="majorHAnsi" w:cs="Times New Roman"/>
          <w:lang w:eastAsia="en-GB"/>
        </w:rPr>
      </w:pPr>
    </w:p>
    <w:p w14:paraId="57900720" w14:textId="77777777" w:rsidR="002F21B9" w:rsidRDefault="002F21B9" w:rsidP="00DA4C04">
      <w:pPr>
        <w:rPr>
          <w:rFonts w:asciiTheme="majorHAnsi" w:eastAsia="Times New Roman" w:hAnsiTheme="majorHAnsi" w:cs="Times New Roman"/>
          <w:lang w:eastAsia="en-GB"/>
        </w:rPr>
      </w:pPr>
    </w:p>
    <w:p w14:paraId="4B6E393B" w14:textId="77777777" w:rsidR="002F21B9" w:rsidRDefault="002F21B9" w:rsidP="00DA4C04">
      <w:pPr>
        <w:rPr>
          <w:rFonts w:asciiTheme="majorHAnsi" w:eastAsia="Times New Roman" w:hAnsiTheme="majorHAnsi" w:cs="Times New Roman"/>
          <w:lang w:eastAsia="en-GB"/>
        </w:rPr>
      </w:pPr>
    </w:p>
    <w:p w14:paraId="5FF0E0FC" w14:textId="77777777" w:rsidR="004F6184" w:rsidRDefault="004F6184" w:rsidP="00DA4C04">
      <w:pPr>
        <w:rPr>
          <w:rFonts w:asciiTheme="majorHAnsi" w:eastAsia="Times New Roman" w:hAnsiTheme="majorHAnsi" w:cs="Times New Roman"/>
          <w:lang w:eastAsia="en-GB"/>
        </w:rPr>
      </w:pPr>
    </w:p>
    <w:p w14:paraId="36F41D15" w14:textId="77777777" w:rsidR="004F6184" w:rsidRDefault="004F6184" w:rsidP="00DA4C04">
      <w:pPr>
        <w:rPr>
          <w:rFonts w:asciiTheme="majorHAnsi" w:eastAsia="Times New Roman" w:hAnsiTheme="majorHAnsi" w:cs="Times New Roman"/>
          <w:lang w:eastAsia="en-GB"/>
        </w:rPr>
      </w:pPr>
    </w:p>
    <w:p w14:paraId="4E0C79EE" w14:textId="77777777" w:rsidR="004F6184" w:rsidRDefault="004F6184" w:rsidP="00DA4C04">
      <w:pPr>
        <w:rPr>
          <w:rFonts w:asciiTheme="majorHAnsi" w:eastAsia="Times New Roman" w:hAnsiTheme="majorHAnsi" w:cs="Times New Roman"/>
          <w:lang w:eastAsia="en-GB"/>
        </w:rPr>
      </w:pPr>
    </w:p>
    <w:p w14:paraId="4FAE8E5B" w14:textId="77777777" w:rsidR="004F6184" w:rsidRDefault="004F6184" w:rsidP="00DA4C04">
      <w:pPr>
        <w:rPr>
          <w:rFonts w:asciiTheme="majorHAnsi" w:eastAsia="Times New Roman" w:hAnsiTheme="majorHAnsi" w:cs="Times New Roman"/>
          <w:lang w:eastAsia="en-GB"/>
        </w:rPr>
      </w:pPr>
    </w:p>
    <w:p w14:paraId="76980C4D" w14:textId="77777777" w:rsidR="004F6184" w:rsidRDefault="004F6184" w:rsidP="00DA4C04">
      <w:pPr>
        <w:rPr>
          <w:rFonts w:asciiTheme="majorHAnsi" w:eastAsia="Times New Roman" w:hAnsiTheme="majorHAnsi" w:cs="Times New Roman"/>
          <w:lang w:eastAsia="en-GB"/>
        </w:rPr>
      </w:pPr>
    </w:p>
    <w:p w14:paraId="421CDE9B" w14:textId="77777777" w:rsidR="004F6184" w:rsidRDefault="004F6184" w:rsidP="00DA4C04">
      <w:pPr>
        <w:rPr>
          <w:rFonts w:asciiTheme="majorHAnsi" w:eastAsia="Times New Roman" w:hAnsiTheme="majorHAnsi" w:cs="Times New Roman"/>
          <w:lang w:eastAsia="en-GB"/>
        </w:rPr>
      </w:pPr>
    </w:p>
    <w:p w14:paraId="6894CB3B" w14:textId="77777777" w:rsidR="004F6184" w:rsidRDefault="004F6184" w:rsidP="00DA4C04">
      <w:pPr>
        <w:rPr>
          <w:rFonts w:asciiTheme="majorHAnsi" w:eastAsia="Times New Roman" w:hAnsiTheme="majorHAnsi" w:cs="Times New Roman"/>
          <w:lang w:eastAsia="en-GB"/>
        </w:rPr>
      </w:pPr>
    </w:p>
    <w:p w14:paraId="2F4577FE" w14:textId="77777777" w:rsidR="004F6184" w:rsidRDefault="004F6184" w:rsidP="00DA4C04">
      <w:pPr>
        <w:rPr>
          <w:rFonts w:asciiTheme="majorHAnsi" w:eastAsia="Times New Roman" w:hAnsiTheme="majorHAnsi" w:cs="Times New Roman"/>
          <w:lang w:eastAsia="en-GB"/>
        </w:rPr>
      </w:pPr>
    </w:p>
    <w:p w14:paraId="171911C9" w14:textId="77777777" w:rsidR="004F6184" w:rsidRDefault="004F6184" w:rsidP="00DA4C04">
      <w:pPr>
        <w:rPr>
          <w:rFonts w:asciiTheme="majorHAnsi" w:eastAsia="Times New Roman" w:hAnsiTheme="majorHAnsi" w:cs="Times New Roman"/>
          <w:lang w:eastAsia="en-GB"/>
        </w:rPr>
      </w:pPr>
    </w:p>
    <w:p w14:paraId="37CBFC93"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77777777"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6 Requirement for Rvs is unchanged by membrane tension</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4E0675" w14:textId="77777777" w:rsidR="004F6184" w:rsidRPr="003C0FCC"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ab/>
        <w:t xml:space="preserve">In yeast, a high turgor pressure of 0.6-0.8 MPa pushes the plasma membrane against the cell wall. This pressure is opposed by the rigid cell wall, and the endocytic machinery must exert a large amount of force to bend and pull the plasma membrane away from the cell wall into the cytoplasm. Forces from actin polymerization are hence necessary to overcome this resistance to membrane invagination. Membrane tension, which also contributes to the resistance to bending, has a large influence on the forces required to invaginate the membrabe. One hypothesis for Rvs function is that it acts as a scaffold to pretent membrane fusion against the high turgor pressure inside yeast cells. Then, reducing turgor pressure would remove the requirement for Rvs scaffolding. Turgor pressure, and therefore, membrane tension can be controlled by osmoregulating agents like sorbitol, that cause the cells to expel ? and reduce increase the internal concentration of osmolytes. </w:t>
      </w:r>
    </w:p>
    <w:p w14:paraId="4B5A772B" w14:textId="77777777" w:rsidR="004F6184" w:rsidRPr="003C0FCC"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ab/>
        <w:t xml:space="preserve">Yeast cells take up or expel water to equilibriate their osmolyte concentration with the environment. When sorbitol is added, increasing the external concentration, cells expel water, and reduce in volume, resulting in a temporary loss of turgor pressure, and resulting in a brief decrease in membrane tension. In fission yeast, treatment with sorbitol shortens the time between arrival of the coat protein Sla1 and actin-binding protein App1, and does not affect the inward movement of the membrane. Sorbitol rescues the invagination defect of partially blocking actin via low doses of LatA, although at 0.2M sorbitol, 90\% of Sla1 patches moves inwards  for 50nm instead of 300nm, but retracts phenotype instead of scission. Myosin are present at the base of the invagination and contribute to force generation for membrane invagination. Deletion of myosin results in failure to invaginate, and this can be rescued up to 70\% when treated with 0.2 M Sorbitol. Loss of Fimbrin, which bundles actin filaments, and is also necessary for membrane invagination, can also be rescued by sorbitol. </w:t>
      </w:r>
    </w:p>
    <w:p w14:paraId="27A561DB" w14:textId="689A7D18"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ab/>
        <w:t>loss of turgor pressure is compesated by gpd1, which increases glycerol production in cells, and eventually increases turgor pressure</w:t>
      </w:r>
    </w:p>
    <w:p w14:paraId="2F6E6CF1" w14:textId="77777777" w:rsidR="003C0FCC" w:rsidRDefault="003C0FCC" w:rsidP="004F6184">
      <w:pPr>
        <w:rPr>
          <w:rFonts w:asciiTheme="majorHAnsi" w:eastAsia="Times New Roman" w:hAnsiTheme="majorHAnsi" w:cs="Times New Roman"/>
          <w:lang w:eastAsia="en-GB"/>
        </w:rPr>
      </w:pPr>
    </w:p>
    <w:p w14:paraId="3C16443F" w14:textId="4FC1F8A4" w:rsidR="004E70E1" w:rsidRDefault="004E70E1"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essure and tension actin on membrane invaginations, tend to make them smaller, and could cause the collapse of the membrane tube. Rvs could act as a scaffold against turgor pressure within the cell and membrane tension. </w:t>
      </w:r>
      <w:r w:rsidR="0009591E">
        <w:rPr>
          <w:rFonts w:asciiTheme="majorHAnsi" w:eastAsia="Times New Roman" w:hAnsiTheme="majorHAnsi" w:cs="Times New Roman"/>
          <w:lang w:eastAsia="en-GB"/>
        </w:rPr>
        <w:t xml:space="preserve">In serge et al., simulations show that membrane tension is negligible, and that the shape of the membrane is dominated by membrane rigidity, and by turgor pressure. Rigidity shapes the shape of the top of the invagination that is pulled up, and since proteins like Rvs line the membrane tube, could also shape the membrane tube. </w:t>
      </w:r>
    </w:p>
    <w:p w14:paraId="56F46D30" w14:textId="3A4FC9F4" w:rsidR="00F951A4" w:rsidRDefault="00915FE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Genererally, turgor pressure pushes inwards the membrane neck</w:t>
      </w:r>
      <w:r w:rsidR="00971FDC">
        <w:rPr>
          <w:rFonts w:asciiTheme="majorHAnsi" w:eastAsia="Times New Roman" w:hAnsiTheme="majorHAnsi" w:cs="Times New Roman"/>
          <w:lang w:eastAsia="en-GB"/>
        </w:rPr>
        <w:t>, constricting it</w:t>
      </w:r>
      <w:r>
        <w:rPr>
          <w:rFonts w:asciiTheme="majorHAnsi" w:eastAsia="Times New Roman" w:hAnsiTheme="majorHAnsi" w:cs="Times New Roman"/>
          <w:lang w:eastAsia="en-GB"/>
        </w:rPr>
        <w:t xml:space="preserve">. </w:t>
      </w:r>
      <w:r w:rsidR="00F951A4">
        <w:rPr>
          <w:rFonts w:asciiTheme="majorHAnsi" w:eastAsia="Times New Roman" w:hAnsiTheme="majorHAnsi" w:cs="Times New Roman"/>
          <w:lang w:eastAsia="en-GB"/>
        </w:rPr>
        <w:t>Sorbitol treatments tries to reduce the pressure, which should prevent the membrane from being pushed together and eventually collapsing</w:t>
      </w:r>
      <w:r w:rsidR="001735C6">
        <w:rPr>
          <w:rFonts w:asciiTheme="majorHAnsi" w:eastAsia="Times New Roman" w:hAnsiTheme="majorHAnsi" w:cs="Times New Roman"/>
          <w:lang w:eastAsia="en-GB"/>
        </w:rPr>
        <w:t xml:space="preserve">. In simulations, a membrane neck appears </w:t>
      </w:r>
      <w:r w:rsidR="00F06C04">
        <w:rPr>
          <w:rFonts w:asciiTheme="majorHAnsi" w:eastAsia="Times New Roman" w:hAnsiTheme="majorHAnsi" w:cs="Times New Roman"/>
          <w:lang w:eastAsia="en-GB"/>
        </w:rPr>
        <w:t xml:space="preserve">spontaneously. </w:t>
      </w:r>
      <w:r w:rsidR="00F951A4">
        <w:rPr>
          <w:rFonts w:asciiTheme="majorHAnsi" w:eastAsia="Times New Roman" w:hAnsiTheme="majorHAnsi" w:cs="Times New Roman"/>
          <w:lang w:eastAsia="en-GB"/>
        </w:rPr>
        <w:t xml:space="preserve"> </w:t>
      </w:r>
    </w:p>
    <w:p w14:paraId="3A563676" w14:textId="173FAFC0"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p>
    <w:p w14:paraId="680D4506" w14:textId="67854A7B" w:rsidR="00E86BD4" w:rsidRDefault="00066A5C" w:rsidP="00073343">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eastAsia="en-GB"/>
        </w:rPr>
        <w:lastRenderedPageBreak/>
        <w:drawing>
          <wp:inline distT="0" distB="0" distL="0" distR="0" wp14:anchorId="548344AE" wp14:editId="34CC1478">
            <wp:extent cx="3557328" cy="3095522"/>
            <wp:effectExtent l="0" t="0" r="0" b="0"/>
            <wp:docPr id="54" name="Picture 54" descr="../../../../../../../../../Desktop/dm/thesis_git/cloned/figures/results_final/sorb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ktop/dm/thesis_git/cloned/figures/results_final/sorbit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69936" cy="3106493"/>
                    </a:xfrm>
                    <a:prstGeom prst="rect">
                      <a:avLst/>
                    </a:prstGeom>
                    <a:noFill/>
                    <a:ln>
                      <a:noFill/>
                    </a:ln>
                  </pic:spPr>
                </pic:pic>
              </a:graphicData>
            </a:graphic>
          </wp:inline>
        </w:drawing>
      </w:r>
    </w:p>
    <w:p w14:paraId="601DF0C9" w14:textId="18143960" w:rsidR="00E86BD4" w:rsidRDefault="00E86BD4" w:rsidP="007B2208">
      <w:pPr>
        <w:jc w:val="center"/>
        <w:rPr>
          <w:rFonts w:asciiTheme="majorHAnsi" w:eastAsia="Times New Roman" w:hAnsiTheme="majorHAnsi" w:cs="Times New Roman"/>
          <w:b/>
          <w:sz w:val="28"/>
          <w:szCs w:val="28"/>
          <w:lang w:eastAsia="en-GB"/>
        </w:rPr>
      </w:pP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6C816864" w14:textId="77777777" w:rsidR="00E86BD4" w:rsidRDefault="00E86BD4" w:rsidP="00EA2169">
      <w:pPr>
        <w:rPr>
          <w:rFonts w:asciiTheme="majorHAnsi" w:eastAsia="Times New Roman" w:hAnsiTheme="majorHAnsi" w:cs="Times New Roman"/>
          <w:b/>
          <w:sz w:val="28"/>
          <w:szCs w:val="28"/>
          <w:lang w:eastAsia="en-GB"/>
        </w:rPr>
      </w:pPr>
    </w:p>
    <w:p w14:paraId="2790DFB6" w14:textId="77777777" w:rsidR="0064469D" w:rsidRDefault="0064469D" w:rsidP="0064469D">
      <w:pPr>
        <w:rPr>
          <w:rFonts w:asciiTheme="majorHAnsi" w:eastAsia="Times New Roman" w:hAnsiTheme="majorHAnsi" w:cs="Times New Roman"/>
          <w:b/>
          <w:sz w:val="28"/>
          <w:szCs w:val="28"/>
          <w:lang w:eastAsia="en-GB"/>
        </w:rPr>
      </w:pPr>
    </w:p>
    <w:p w14:paraId="4C8FCFC6" w14:textId="77777777" w:rsidR="00C267AE" w:rsidRDefault="00C267AE" w:rsidP="0064469D">
      <w:pPr>
        <w:rPr>
          <w:rFonts w:asciiTheme="majorHAnsi" w:eastAsia="Times New Roman" w:hAnsiTheme="majorHAnsi" w:cs="Times New Roman"/>
          <w:b/>
          <w:sz w:val="28"/>
          <w:szCs w:val="28"/>
          <w:lang w:eastAsia="en-GB"/>
        </w:rPr>
      </w:pPr>
    </w:p>
    <w:p w14:paraId="4422B10D" w14:textId="77777777" w:rsidR="00C267AE" w:rsidRDefault="00C267AE" w:rsidP="0064469D">
      <w:pPr>
        <w:rPr>
          <w:rFonts w:asciiTheme="majorHAnsi" w:eastAsia="Times New Roman" w:hAnsiTheme="majorHAnsi" w:cs="Times New Roman"/>
          <w:b/>
          <w:sz w:val="28"/>
          <w:szCs w:val="28"/>
          <w:lang w:eastAsia="en-GB"/>
        </w:rPr>
      </w:pPr>
    </w:p>
    <w:p w14:paraId="01EF1C90" w14:textId="77777777" w:rsidR="00C267AE" w:rsidRDefault="00C267AE" w:rsidP="0064469D">
      <w:pPr>
        <w:rPr>
          <w:rFonts w:asciiTheme="majorHAnsi" w:eastAsia="Times New Roman" w:hAnsiTheme="majorHAnsi" w:cs="Times New Roman"/>
          <w:b/>
          <w:sz w:val="28"/>
          <w:szCs w:val="28"/>
          <w:lang w:eastAsia="en-GB"/>
        </w:rPr>
      </w:pPr>
    </w:p>
    <w:p w14:paraId="4D2775D0" w14:textId="77777777" w:rsidR="00C267AE" w:rsidRDefault="00C267AE" w:rsidP="0064469D">
      <w:pPr>
        <w:rPr>
          <w:rFonts w:asciiTheme="majorHAnsi" w:eastAsia="Times New Roman" w:hAnsiTheme="majorHAnsi" w:cs="Times New Roman"/>
          <w:b/>
          <w:sz w:val="28"/>
          <w:szCs w:val="28"/>
          <w:lang w:eastAsia="en-GB"/>
        </w:rPr>
      </w:pPr>
    </w:p>
    <w:p w14:paraId="7DDF7A90" w14:textId="77777777" w:rsidR="00C267AE" w:rsidRDefault="00C267AE" w:rsidP="0064469D">
      <w:pPr>
        <w:rPr>
          <w:rFonts w:asciiTheme="majorHAnsi" w:eastAsia="Times New Roman" w:hAnsiTheme="majorHAnsi" w:cs="Times New Roman"/>
          <w:b/>
          <w:sz w:val="28"/>
          <w:szCs w:val="28"/>
          <w:lang w:eastAsia="en-GB"/>
        </w:rPr>
      </w:pPr>
    </w:p>
    <w:p w14:paraId="016DDA88" w14:textId="77777777" w:rsidR="00C267AE" w:rsidRDefault="00C267AE" w:rsidP="0064469D">
      <w:pPr>
        <w:rPr>
          <w:rFonts w:asciiTheme="majorHAnsi" w:eastAsia="Times New Roman" w:hAnsiTheme="majorHAnsi" w:cs="Times New Roman"/>
          <w:b/>
          <w:sz w:val="28"/>
          <w:szCs w:val="28"/>
          <w:lang w:eastAsia="en-GB"/>
        </w:rPr>
      </w:pPr>
    </w:p>
    <w:p w14:paraId="6E653C64" w14:textId="77777777" w:rsidR="00C267AE" w:rsidRDefault="00C267AE" w:rsidP="0064469D">
      <w:pPr>
        <w:rPr>
          <w:rFonts w:asciiTheme="majorHAnsi" w:eastAsia="Times New Roman" w:hAnsiTheme="majorHAnsi" w:cs="Times New Roman"/>
          <w:b/>
          <w:sz w:val="28"/>
          <w:szCs w:val="28"/>
          <w:lang w:eastAsia="en-GB"/>
        </w:rPr>
      </w:pPr>
    </w:p>
    <w:p w14:paraId="3CCAAFE1" w14:textId="77777777" w:rsidR="00C267AE" w:rsidRDefault="00C267AE" w:rsidP="0064469D">
      <w:pPr>
        <w:rPr>
          <w:rFonts w:asciiTheme="majorHAnsi" w:eastAsia="Times New Roman" w:hAnsiTheme="majorHAnsi" w:cs="Times New Roman"/>
          <w:b/>
          <w:sz w:val="28"/>
          <w:szCs w:val="28"/>
          <w:lang w:eastAsia="en-GB"/>
        </w:rPr>
      </w:pPr>
    </w:p>
    <w:p w14:paraId="46CA312A" w14:textId="77777777" w:rsidR="00C267AE" w:rsidRDefault="00C267AE" w:rsidP="0064469D">
      <w:pPr>
        <w:rPr>
          <w:rFonts w:asciiTheme="majorHAnsi" w:eastAsia="Times New Roman" w:hAnsiTheme="majorHAnsi" w:cs="Times New Roman"/>
          <w:b/>
          <w:sz w:val="28"/>
          <w:szCs w:val="28"/>
          <w:lang w:eastAsia="en-GB"/>
        </w:rPr>
      </w:pPr>
    </w:p>
    <w:p w14:paraId="55CCFDB6" w14:textId="77777777" w:rsidR="00C267AE" w:rsidRDefault="00C267AE" w:rsidP="0064469D">
      <w:pPr>
        <w:rPr>
          <w:rFonts w:asciiTheme="majorHAnsi" w:eastAsia="Times New Roman" w:hAnsiTheme="majorHAnsi" w:cs="Times New Roman"/>
          <w:b/>
          <w:sz w:val="28"/>
          <w:szCs w:val="28"/>
          <w:lang w:eastAsia="en-GB"/>
        </w:rPr>
      </w:pPr>
    </w:p>
    <w:p w14:paraId="342E06B6" w14:textId="77777777" w:rsidR="00C267AE" w:rsidRDefault="00C267AE" w:rsidP="0064469D">
      <w:pPr>
        <w:rPr>
          <w:rFonts w:asciiTheme="majorHAnsi" w:eastAsia="Times New Roman" w:hAnsiTheme="majorHAnsi" w:cs="Times New Roman"/>
          <w:b/>
          <w:sz w:val="28"/>
          <w:szCs w:val="28"/>
          <w:lang w:eastAsia="en-GB"/>
        </w:rPr>
      </w:pPr>
    </w:p>
    <w:p w14:paraId="64C4348E" w14:textId="77777777" w:rsidR="00C267AE" w:rsidRDefault="00C267AE" w:rsidP="0064469D">
      <w:pPr>
        <w:rPr>
          <w:rFonts w:asciiTheme="majorHAnsi" w:eastAsia="Times New Roman" w:hAnsiTheme="majorHAnsi" w:cs="Times New Roman"/>
          <w:b/>
          <w:sz w:val="28"/>
          <w:szCs w:val="28"/>
          <w:lang w:eastAsia="en-GB"/>
        </w:rPr>
      </w:pPr>
    </w:p>
    <w:p w14:paraId="56210D84" w14:textId="77777777" w:rsidR="00C267AE" w:rsidRDefault="00C267AE" w:rsidP="0064469D">
      <w:pPr>
        <w:rPr>
          <w:rFonts w:asciiTheme="majorHAnsi" w:eastAsia="Times New Roman" w:hAnsiTheme="majorHAnsi" w:cs="Times New Roman"/>
          <w:b/>
          <w:sz w:val="28"/>
          <w:szCs w:val="28"/>
          <w:lang w:eastAsia="en-GB"/>
        </w:rPr>
      </w:pPr>
    </w:p>
    <w:p w14:paraId="4D106A4D" w14:textId="77777777" w:rsidR="00C267AE" w:rsidRDefault="00C267AE" w:rsidP="0064469D">
      <w:pPr>
        <w:rPr>
          <w:rFonts w:asciiTheme="majorHAnsi" w:eastAsia="Times New Roman" w:hAnsiTheme="majorHAnsi" w:cs="Times New Roman"/>
          <w:b/>
          <w:sz w:val="28"/>
          <w:szCs w:val="28"/>
          <w:lang w:eastAsia="en-GB"/>
        </w:rPr>
      </w:pPr>
    </w:p>
    <w:p w14:paraId="09CAF4A7" w14:textId="77777777" w:rsidR="00C267AE" w:rsidRDefault="00C267AE" w:rsidP="0064469D">
      <w:pPr>
        <w:rPr>
          <w:rFonts w:asciiTheme="majorHAnsi" w:eastAsia="Times New Roman" w:hAnsiTheme="majorHAnsi" w:cs="Times New Roman"/>
          <w:b/>
          <w:sz w:val="28"/>
          <w:szCs w:val="28"/>
          <w:lang w:eastAsia="en-GB"/>
        </w:rPr>
      </w:pPr>
    </w:p>
    <w:p w14:paraId="4A1854A1" w14:textId="77777777" w:rsidR="00C267AE" w:rsidRDefault="00C267AE" w:rsidP="0064469D">
      <w:pPr>
        <w:rPr>
          <w:rFonts w:asciiTheme="majorHAnsi" w:eastAsia="Times New Roman" w:hAnsiTheme="majorHAnsi" w:cs="Times New Roman"/>
          <w:b/>
          <w:sz w:val="28"/>
          <w:szCs w:val="28"/>
          <w:lang w:eastAsia="en-GB"/>
        </w:rPr>
      </w:pPr>
    </w:p>
    <w:p w14:paraId="2273738A" w14:textId="77777777" w:rsidR="00C267AE" w:rsidRDefault="00C267AE" w:rsidP="0064469D">
      <w:pPr>
        <w:rPr>
          <w:rFonts w:asciiTheme="majorHAnsi" w:eastAsia="Times New Roman" w:hAnsiTheme="majorHAnsi" w:cs="Times New Roman"/>
          <w:b/>
          <w:sz w:val="28"/>
          <w:szCs w:val="28"/>
          <w:lang w:eastAsia="en-GB"/>
        </w:rPr>
      </w:pPr>
    </w:p>
    <w:p w14:paraId="422440D0" w14:textId="77777777" w:rsidR="00C267AE" w:rsidRDefault="00C267AE" w:rsidP="0064469D">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40AF104E" w14:textId="438028B2" w:rsidR="002323A3" w:rsidRPr="002323A3" w:rsidRDefault="00162CF0" w:rsidP="002323A3">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2323A3" w:rsidRPr="002323A3">
        <w:rPr>
          <w:rFonts w:ascii="Calibri Light" w:eastAsia="Times New Roman" w:hAnsi="Calibri Light" w:cs="Times New Roman"/>
          <w:noProof/>
        </w:rPr>
        <w:t>1.</w:t>
      </w:r>
      <w:r w:rsidR="002323A3" w:rsidRPr="002323A3">
        <w:rPr>
          <w:rFonts w:ascii="Calibri Light" w:eastAsia="Times New Roman" w:hAnsi="Calibri Light" w:cs="Times New Roman"/>
          <w:noProof/>
        </w:rPr>
        <w:tab/>
        <w:t xml:space="preserve">Picco, A., Mund, M., Ries, J., Nédélec, F. &amp; Kaksonen, M. Visualizing the functional architecture of the endocytic machinery. </w:t>
      </w:r>
      <w:r w:rsidR="002323A3" w:rsidRPr="002323A3">
        <w:rPr>
          <w:rFonts w:ascii="Calibri Light" w:eastAsia="Times New Roman" w:hAnsi="Calibri Light" w:cs="Times New Roman"/>
          <w:i/>
          <w:iCs/>
          <w:noProof/>
        </w:rPr>
        <w:t>Elife</w:t>
      </w:r>
      <w:r w:rsidR="002323A3" w:rsidRPr="002323A3">
        <w:rPr>
          <w:rFonts w:ascii="Calibri Light" w:eastAsia="Times New Roman" w:hAnsi="Calibri Light" w:cs="Times New Roman"/>
          <w:noProof/>
        </w:rPr>
        <w:t xml:space="preserve"> e04535 (2015). doi:10.7554/eLife.04535</w:t>
      </w:r>
    </w:p>
    <w:p w14:paraId="171167F7"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w:t>
      </w:r>
      <w:r w:rsidRPr="002323A3">
        <w:rPr>
          <w:rFonts w:ascii="Calibri Light" w:eastAsia="Times New Roman" w:hAnsi="Calibri Light" w:cs="Times New Roman"/>
          <w:noProof/>
        </w:rPr>
        <w:tab/>
        <w:t xml:space="preserve">Kaksonen, M., Toret, C. P. &amp; Drubin, D. G. A Modular Design for the Clathrin- and Actin-Mediated Endocytosis Machinery.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23,</w:t>
      </w:r>
      <w:r w:rsidRPr="002323A3">
        <w:rPr>
          <w:rFonts w:ascii="Calibri Light" w:eastAsia="Times New Roman" w:hAnsi="Calibri Light" w:cs="Times New Roman"/>
          <w:noProof/>
        </w:rPr>
        <w:t xml:space="preserve"> 305–320 (2005).</w:t>
      </w:r>
    </w:p>
    <w:p w14:paraId="11CE2A3A"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w:t>
      </w:r>
      <w:r w:rsidRPr="002323A3">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50,</w:t>
      </w:r>
      <w:r w:rsidRPr="002323A3">
        <w:rPr>
          <w:rFonts w:ascii="Calibri Light" w:eastAsia="Times New Roman" w:hAnsi="Calibri Light" w:cs="Times New Roman"/>
          <w:noProof/>
        </w:rPr>
        <w:t xml:space="preserve"> 508–520 (2012).</w:t>
      </w:r>
    </w:p>
    <w:p w14:paraId="2D36AF17"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4.</w:t>
      </w:r>
      <w:r w:rsidRPr="002323A3">
        <w:rPr>
          <w:rFonts w:ascii="Calibri Light" w:eastAsia="Times New Roman" w:hAnsi="Calibri Light" w:cs="Times New Roman"/>
          <w:noProof/>
        </w:rPr>
        <w:tab/>
        <w:t xml:space="preserve">Stachowiak, J. C., Brodsky, F. M. &amp; Miller, E. A. A cost-benefit analysis of the physical mechanisms of membrane curvature. </w:t>
      </w:r>
      <w:r w:rsidRPr="002323A3">
        <w:rPr>
          <w:rFonts w:ascii="Calibri Light" w:eastAsia="Times New Roman" w:hAnsi="Calibri Light" w:cs="Times New Roman"/>
          <w:i/>
          <w:iCs/>
          <w:noProof/>
        </w:rPr>
        <w:t>Nat. Cel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5,</w:t>
      </w:r>
      <w:r w:rsidRPr="002323A3">
        <w:rPr>
          <w:rFonts w:ascii="Calibri Light" w:eastAsia="Times New Roman" w:hAnsi="Calibri Light" w:cs="Times New Roman"/>
          <w:noProof/>
        </w:rPr>
        <w:t xml:space="preserve"> 1019–1027 (2013).</w:t>
      </w:r>
    </w:p>
    <w:p w14:paraId="25E7CBCA"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5.</w:t>
      </w:r>
      <w:r w:rsidRPr="002323A3">
        <w:rPr>
          <w:rFonts w:ascii="Calibri Light" w:eastAsia="Times New Roman" w:hAnsi="Calibri Light" w:cs="Times New Roman"/>
          <w:noProof/>
        </w:rPr>
        <w:tab/>
        <w:t xml:space="preserve">Dmitrieff, S. &amp; Nédélec, F. Membrane Mechanics of Endocytosis in Cells with Turgor. </w:t>
      </w:r>
      <w:r w:rsidRPr="002323A3">
        <w:rPr>
          <w:rFonts w:ascii="Calibri Light" w:eastAsia="Times New Roman" w:hAnsi="Calibri Light" w:cs="Times New Roman"/>
          <w:i/>
          <w:iCs/>
          <w:noProof/>
        </w:rPr>
        <w:t>PLoS Comput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1,</w:t>
      </w:r>
      <w:r w:rsidRPr="002323A3">
        <w:rPr>
          <w:rFonts w:ascii="Calibri Light" w:eastAsia="Times New Roman" w:hAnsi="Calibri Light" w:cs="Times New Roman"/>
          <w:noProof/>
        </w:rPr>
        <w:t xml:space="preserve"> e1004538 (2015).</w:t>
      </w:r>
    </w:p>
    <w:p w14:paraId="4881D455"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6.</w:t>
      </w:r>
      <w:r w:rsidRPr="002323A3">
        <w:rPr>
          <w:rFonts w:ascii="Calibri Light" w:eastAsia="Times New Roman" w:hAnsi="Calibri Light" w:cs="Times New Roman"/>
          <w:noProof/>
        </w:rPr>
        <w:tab/>
        <w:t xml:space="preserve">Saarikangas, J.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Molecular Mechanisms of Membrane Deformation by I-BAR Domain Proteins. </w:t>
      </w:r>
      <w:r w:rsidRPr="002323A3">
        <w:rPr>
          <w:rFonts w:ascii="Calibri Light" w:eastAsia="Times New Roman" w:hAnsi="Calibri Light" w:cs="Times New Roman"/>
          <w:i/>
          <w:iCs/>
          <w:noProof/>
        </w:rPr>
        <w:t>Curr.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9,</w:t>
      </w:r>
      <w:r w:rsidRPr="002323A3">
        <w:rPr>
          <w:rFonts w:ascii="Calibri Light" w:eastAsia="Times New Roman" w:hAnsi="Calibri Light" w:cs="Times New Roman"/>
          <w:noProof/>
        </w:rPr>
        <w:t xml:space="preserve"> 95–107 (2009).</w:t>
      </w:r>
    </w:p>
    <w:p w14:paraId="37BB9373"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7.</w:t>
      </w:r>
      <w:r w:rsidRPr="002323A3">
        <w:rPr>
          <w:rFonts w:ascii="Calibri Light" w:eastAsia="Times New Roman" w:hAnsi="Calibri Light" w:cs="Times New Roman"/>
          <w:noProof/>
        </w:rPr>
        <w:tab/>
        <w:t xml:space="preserve">Shimada, A.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Curved EFC/F-BAR-domain dimers are joined end to end into a filament for membrane invagination in endocytosis.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29,</w:t>
      </w:r>
      <w:r w:rsidRPr="002323A3">
        <w:rPr>
          <w:rFonts w:ascii="Calibri Light" w:eastAsia="Times New Roman" w:hAnsi="Calibri Light" w:cs="Times New Roman"/>
          <w:noProof/>
        </w:rPr>
        <w:t xml:space="preserve"> 761–772 (2007).</w:t>
      </w:r>
    </w:p>
    <w:p w14:paraId="32148310"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8.</w:t>
      </w:r>
      <w:r w:rsidRPr="002323A3">
        <w:rPr>
          <w:rFonts w:ascii="Calibri Light" w:eastAsia="Times New Roman" w:hAnsi="Calibri Light" w:cs="Times New Roman"/>
          <w:noProof/>
        </w:rPr>
        <w:tab/>
        <w:t xml:space="preserve">Frost, A.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Structural basis of membrane invagination by F-BAR domains.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32,</w:t>
      </w:r>
      <w:r w:rsidRPr="002323A3">
        <w:rPr>
          <w:rFonts w:ascii="Calibri Light" w:eastAsia="Times New Roman" w:hAnsi="Calibri Light" w:cs="Times New Roman"/>
          <w:noProof/>
        </w:rPr>
        <w:t xml:space="preserve"> 807–817 (2008).</w:t>
      </w:r>
    </w:p>
    <w:p w14:paraId="57F4BFF2"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9.</w:t>
      </w:r>
      <w:r w:rsidRPr="002323A3">
        <w:rPr>
          <w:rFonts w:ascii="Calibri Light" w:eastAsia="Times New Roman" w:hAnsi="Calibri Light" w:cs="Times New Roman"/>
          <w:noProof/>
        </w:rPr>
        <w:tab/>
        <w:t xml:space="preserve">Arkhipov, A., Yin, Y. &amp; Schulten, K. Membrane-Bending Mechanism of Amphiphysin N-BAR Domains. </w:t>
      </w:r>
      <w:r w:rsidRPr="002323A3">
        <w:rPr>
          <w:rFonts w:ascii="Calibri Light" w:eastAsia="Times New Roman" w:hAnsi="Calibri Light" w:cs="Times New Roman"/>
          <w:i/>
          <w:iCs/>
          <w:noProof/>
        </w:rPr>
        <w:t>Biophys. J.</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97,</w:t>
      </w:r>
      <w:r w:rsidRPr="002323A3">
        <w:rPr>
          <w:rFonts w:ascii="Calibri Light" w:eastAsia="Times New Roman" w:hAnsi="Calibri Light" w:cs="Times New Roman"/>
          <w:noProof/>
        </w:rPr>
        <w:t xml:space="preserve"> 2727–2735 (2009).</w:t>
      </w:r>
    </w:p>
    <w:p w14:paraId="63749D86"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0.</w:t>
      </w:r>
      <w:r w:rsidRPr="002323A3">
        <w:rPr>
          <w:rFonts w:ascii="Calibri Light" w:eastAsia="Times New Roman" w:hAnsi="Calibri Light" w:cs="Times New Roman"/>
          <w:noProof/>
        </w:rPr>
        <w:tab/>
        <w:t xml:space="preserve">Pykäläinen, A.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Pinkbar is an epithelial-specific BAR domain protein that generates planar membrane structures. </w:t>
      </w:r>
      <w:r w:rsidRPr="002323A3">
        <w:rPr>
          <w:rFonts w:ascii="Calibri Light" w:eastAsia="Times New Roman" w:hAnsi="Calibri Light" w:cs="Times New Roman"/>
          <w:i/>
          <w:iCs/>
          <w:noProof/>
        </w:rPr>
        <w:t>Nat. Struct. Mo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8,</w:t>
      </w:r>
      <w:r w:rsidRPr="002323A3">
        <w:rPr>
          <w:rFonts w:ascii="Calibri Light" w:eastAsia="Times New Roman" w:hAnsi="Calibri Light" w:cs="Times New Roman"/>
          <w:noProof/>
        </w:rPr>
        <w:t xml:space="preserve"> 902–7 (2011).</w:t>
      </w:r>
    </w:p>
    <w:p w14:paraId="0BCC0C21"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1.</w:t>
      </w:r>
      <w:r w:rsidRPr="002323A3">
        <w:rPr>
          <w:rFonts w:ascii="Calibri Light" w:eastAsia="Times New Roman" w:hAnsi="Calibri Light" w:cs="Times New Roman"/>
          <w:noProof/>
        </w:rPr>
        <w:tab/>
        <w:t xml:space="preserve">Jennifer L Gallop, C. C. J. Mechanism of endophilin N-BAR domain-mediated membrane curvature. </w:t>
      </w:r>
      <w:r w:rsidRPr="002323A3">
        <w:rPr>
          <w:rFonts w:ascii="Calibri Light" w:eastAsia="Times New Roman" w:hAnsi="Calibri Light" w:cs="Times New Roman"/>
          <w:i/>
          <w:iCs/>
          <w:noProof/>
        </w:rPr>
        <w:t>EMBO J.</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25,</w:t>
      </w:r>
      <w:r w:rsidRPr="002323A3">
        <w:rPr>
          <w:rFonts w:ascii="Calibri Light" w:eastAsia="Times New Roman" w:hAnsi="Calibri Light" w:cs="Times New Roman"/>
          <w:noProof/>
        </w:rPr>
        <w:t xml:space="preserve"> 2898–910 (2006).</w:t>
      </w:r>
    </w:p>
    <w:p w14:paraId="2DF9F76D"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2.</w:t>
      </w:r>
      <w:r w:rsidRPr="002323A3">
        <w:rPr>
          <w:rFonts w:ascii="Calibri Light" w:eastAsia="Times New Roman" w:hAnsi="Calibri Light" w:cs="Times New Roman"/>
          <w:noProof/>
        </w:rPr>
        <w:tab/>
        <w:t xml:space="preserve">Henne, W. M.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FCHo Proteins Are Nucleators of Clathrin-Mediated Endocytosis. </w:t>
      </w:r>
      <w:r w:rsidRPr="002323A3">
        <w:rPr>
          <w:rFonts w:ascii="Calibri Light" w:eastAsia="Times New Roman" w:hAnsi="Calibri Light" w:cs="Times New Roman"/>
          <w:i/>
          <w:iCs/>
          <w:noProof/>
        </w:rPr>
        <w:t>Science (80-. ).</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328,</w:t>
      </w:r>
      <w:r w:rsidRPr="002323A3">
        <w:rPr>
          <w:rFonts w:ascii="Calibri Light" w:eastAsia="Times New Roman" w:hAnsi="Calibri Light" w:cs="Times New Roman"/>
          <w:noProof/>
        </w:rPr>
        <w:t xml:space="preserve"> 1281–1284 (2010).</w:t>
      </w:r>
    </w:p>
    <w:p w14:paraId="6995D53B"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3.</w:t>
      </w:r>
      <w:r w:rsidRPr="002323A3">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2323A3">
        <w:rPr>
          <w:rFonts w:ascii="Calibri Light" w:eastAsia="Times New Roman" w:hAnsi="Calibri Light" w:cs="Times New Roman"/>
          <w:i/>
          <w:iCs/>
          <w:noProof/>
        </w:rPr>
        <w:t>PLoS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9,</w:t>
      </w:r>
      <w:r w:rsidRPr="002323A3">
        <w:rPr>
          <w:rFonts w:ascii="Calibri Light" w:eastAsia="Times New Roman" w:hAnsi="Calibri Light" w:cs="Times New Roman"/>
          <w:noProof/>
        </w:rPr>
        <w:t xml:space="preserve"> e1000604 (2011).</w:t>
      </w:r>
    </w:p>
    <w:p w14:paraId="342220F6"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4.</w:t>
      </w:r>
      <w:r w:rsidRPr="002323A3">
        <w:rPr>
          <w:rFonts w:ascii="Calibri Light" w:eastAsia="Times New Roman" w:hAnsi="Calibri Light" w:cs="Times New Roman"/>
          <w:noProof/>
        </w:rPr>
        <w:tab/>
        <w:t xml:space="preserve">Skruzny, M.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Molecular basis for coupling the plasma membrane to the actin cytoskeleton during clathrin-mediated endocytosis. </w:t>
      </w:r>
      <w:r w:rsidRPr="002323A3">
        <w:rPr>
          <w:rFonts w:ascii="Calibri Light" w:eastAsia="Times New Roman" w:hAnsi="Calibri Light" w:cs="Times New Roman"/>
          <w:i/>
          <w:iCs/>
          <w:noProof/>
        </w:rPr>
        <w:t>Proc. Natl. Acad. Sci. U. S. A.</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09,</w:t>
      </w:r>
      <w:r w:rsidRPr="002323A3">
        <w:rPr>
          <w:rFonts w:ascii="Calibri Light" w:eastAsia="Times New Roman" w:hAnsi="Calibri Light" w:cs="Times New Roman"/>
          <w:noProof/>
        </w:rPr>
        <w:t xml:space="preserve"> E2533-42 (2012).</w:t>
      </w:r>
    </w:p>
    <w:p w14:paraId="1C573FC2"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5.</w:t>
      </w:r>
      <w:r w:rsidRPr="002323A3">
        <w:rPr>
          <w:rFonts w:ascii="Calibri Light" w:eastAsia="Times New Roman" w:hAnsi="Calibri Light" w:cs="Times New Roman"/>
          <w:noProof/>
        </w:rPr>
        <w:tab/>
        <w:t xml:space="preserve">Kaksonen, M., Sun, Y. &amp; Drubin, D. G. A pathway for association of receptors, adaptors, and actin during endocytic internalization.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15,</w:t>
      </w:r>
      <w:r w:rsidRPr="002323A3">
        <w:rPr>
          <w:rFonts w:ascii="Calibri Light" w:eastAsia="Times New Roman" w:hAnsi="Calibri Light" w:cs="Times New Roman"/>
          <w:noProof/>
        </w:rPr>
        <w:t xml:space="preserve"> 475–487 (2003).</w:t>
      </w:r>
    </w:p>
    <w:p w14:paraId="5A35A667"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6.</w:t>
      </w:r>
      <w:r w:rsidRPr="002323A3">
        <w:rPr>
          <w:rFonts w:ascii="Calibri Light" w:eastAsia="Times New Roman" w:hAnsi="Calibri Light" w:cs="Times New Roman"/>
          <w:noProof/>
        </w:rPr>
        <w:tab/>
        <w:t xml:space="preserve">Sivadon, P., Crouzet, M. &amp; Aigle, M. Functional assessment of the yeast Rvs161 and Rvs167 protein domains. </w:t>
      </w:r>
      <w:r w:rsidRPr="002323A3">
        <w:rPr>
          <w:rFonts w:ascii="Calibri Light" w:eastAsia="Times New Roman" w:hAnsi="Calibri Light" w:cs="Times New Roman"/>
          <w:i/>
          <w:iCs/>
          <w:noProof/>
        </w:rPr>
        <w:t>FEBS Lett.</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417,</w:t>
      </w:r>
      <w:r w:rsidRPr="002323A3">
        <w:rPr>
          <w:rFonts w:ascii="Calibri Light" w:eastAsia="Times New Roman" w:hAnsi="Calibri Light" w:cs="Times New Roman"/>
          <w:noProof/>
        </w:rPr>
        <w:t xml:space="preserve"> 21–7 (1997).</w:t>
      </w:r>
    </w:p>
    <w:p w14:paraId="573DAEB5"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7.</w:t>
      </w:r>
      <w:r w:rsidRPr="002323A3">
        <w:rPr>
          <w:rFonts w:ascii="Calibri Light" w:eastAsia="Times New Roman" w:hAnsi="Calibri Light" w:cs="Times New Roman"/>
          <w:noProof/>
        </w:rPr>
        <w:tab/>
        <w:t xml:space="preserve">Verschueren, E.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Evolution of the SH3 Domain Specificity Landscape in Yeasts. </w:t>
      </w:r>
      <w:r w:rsidRPr="002323A3">
        <w:rPr>
          <w:rFonts w:ascii="Calibri Light" w:eastAsia="Times New Roman" w:hAnsi="Calibri Light" w:cs="Times New Roman"/>
          <w:i/>
          <w:iCs/>
          <w:noProof/>
        </w:rPr>
        <w:t>PLoS One</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0,</w:t>
      </w:r>
      <w:r w:rsidRPr="002323A3">
        <w:rPr>
          <w:rFonts w:ascii="Calibri Light" w:eastAsia="Times New Roman" w:hAnsi="Calibri Light" w:cs="Times New Roman"/>
          <w:noProof/>
        </w:rPr>
        <w:t xml:space="preserve"> (2015).</w:t>
      </w:r>
    </w:p>
    <w:p w14:paraId="7464482B"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18.</w:t>
      </w:r>
      <w:r w:rsidRPr="002323A3">
        <w:rPr>
          <w:rFonts w:ascii="Calibri Light" w:eastAsia="Times New Roman" w:hAnsi="Calibri Light" w:cs="Times New Roman"/>
          <w:noProof/>
        </w:rPr>
        <w:tab/>
        <w:t xml:space="preserve">Mayer, B. J. SH3 domains: complexity in moderation. </w:t>
      </w:r>
      <w:r w:rsidRPr="002323A3">
        <w:rPr>
          <w:rFonts w:ascii="Calibri Light" w:eastAsia="Times New Roman" w:hAnsi="Calibri Light" w:cs="Times New Roman"/>
          <w:i/>
          <w:iCs/>
          <w:noProof/>
        </w:rPr>
        <w:t>J. Cell Sci.</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14,</w:t>
      </w:r>
      <w:r w:rsidRPr="002323A3">
        <w:rPr>
          <w:rFonts w:ascii="Calibri Light" w:eastAsia="Times New Roman" w:hAnsi="Calibri Light" w:cs="Times New Roman"/>
          <w:noProof/>
        </w:rPr>
        <w:t xml:space="preserve"> 1253–63 (2001).</w:t>
      </w:r>
    </w:p>
    <w:p w14:paraId="46318179" w14:textId="77777777" w:rsidR="002323A3" w:rsidRPr="00CD0128" w:rsidRDefault="002323A3" w:rsidP="002323A3">
      <w:pPr>
        <w:widowControl w:val="0"/>
        <w:autoSpaceDE w:val="0"/>
        <w:autoSpaceDN w:val="0"/>
        <w:adjustRightInd w:val="0"/>
        <w:ind w:left="640" w:hanging="640"/>
        <w:rPr>
          <w:rFonts w:ascii="Calibri Light" w:eastAsia="Times New Roman" w:hAnsi="Calibri Light" w:cs="Times New Roman"/>
          <w:noProof/>
          <w:lang w:val="fr-CH"/>
        </w:rPr>
      </w:pPr>
      <w:r w:rsidRPr="002323A3">
        <w:rPr>
          <w:rFonts w:ascii="Calibri Light" w:eastAsia="Times New Roman" w:hAnsi="Calibri Light" w:cs="Times New Roman"/>
          <w:noProof/>
        </w:rPr>
        <w:t>19.</w:t>
      </w:r>
      <w:r w:rsidRPr="002323A3">
        <w:rPr>
          <w:rFonts w:ascii="Calibri Light" w:eastAsia="Times New Roman" w:hAnsi="Calibri Light" w:cs="Times New Roman"/>
          <w:noProof/>
        </w:rPr>
        <w:tab/>
        <w:t xml:space="preserve">Rooij, I. I. S.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A role for the dynamin-like protein Vps1 during endocytosis in yeast. </w:t>
      </w:r>
      <w:r w:rsidRPr="00CD0128">
        <w:rPr>
          <w:rFonts w:ascii="Calibri Light" w:eastAsia="Times New Roman" w:hAnsi="Calibri Light" w:cs="Times New Roman"/>
          <w:i/>
          <w:iCs/>
          <w:noProof/>
          <w:lang w:val="fr-CH"/>
        </w:rPr>
        <w:t>J. Cell Sci.</w:t>
      </w:r>
      <w:r w:rsidRPr="00CD0128">
        <w:rPr>
          <w:rFonts w:ascii="Calibri Light" w:eastAsia="Times New Roman" w:hAnsi="Calibri Light" w:cs="Times New Roman"/>
          <w:noProof/>
          <w:lang w:val="fr-CH"/>
        </w:rPr>
        <w:t xml:space="preserve"> jcs.070508 (2010). doi:10.1242/jcs.070508</w:t>
      </w:r>
    </w:p>
    <w:p w14:paraId="7440CF81" w14:textId="77777777" w:rsidR="002323A3" w:rsidRPr="00CD0128" w:rsidRDefault="002323A3" w:rsidP="002323A3">
      <w:pPr>
        <w:widowControl w:val="0"/>
        <w:autoSpaceDE w:val="0"/>
        <w:autoSpaceDN w:val="0"/>
        <w:adjustRightInd w:val="0"/>
        <w:ind w:left="640" w:hanging="640"/>
        <w:rPr>
          <w:rFonts w:ascii="Calibri Light" w:eastAsia="Times New Roman" w:hAnsi="Calibri Light" w:cs="Times New Roman"/>
          <w:noProof/>
          <w:lang w:val="fr-CH"/>
        </w:rPr>
      </w:pPr>
      <w:r w:rsidRPr="00CD0128">
        <w:rPr>
          <w:rFonts w:ascii="Calibri Light" w:eastAsia="Times New Roman" w:hAnsi="Calibri Light" w:cs="Times New Roman"/>
          <w:noProof/>
          <w:lang w:val="fr-CH"/>
        </w:rPr>
        <w:t>20.</w:t>
      </w:r>
      <w:r w:rsidRPr="00CD0128">
        <w:rPr>
          <w:rFonts w:ascii="Calibri Light" w:eastAsia="Times New Roman" w:hAnsi="Calibri Light" w:cs="Times New Roman"/>
          <w:noProof/>
          <w:lang w:val="fr-CH"/>
        </w:rPr>
        <w:tab/>
        <w:t xml:space="preserve">Nannapaneni, S. </w:t>
      </w:r>
      <w:r w:rsidRPr="00CD0128">
        <w:rPr>
          <w:rFonts w:ascii="Calibri Light" w:eastAsia="Times New Roman" w:hAnsi="Calibri Light" w:cs="Times New Roman"/>
          <w:i/>
          <w:iCs/>
          <w:noProof/>
          <w:lang w:val="fr-CH"/>
        </w:rPr>
        <w:t>et al.</w:t>
      </w:r>
      <w:r w:rsidRPr="00CD0128">
        <w:rPr>
          <w:rFonts w:ascii="Calibri Light" w:eastAsia="Times New Roman" w:hAnsi="Calibri Light" w:cs="Times New Roman"/>
          <w:noProof/>
          <w:lang w:val="fr-CH"/>
        </w:rPr>
        <w:t xml:space="preserve"> </w:t>
      </w:r>
      <w:r w:rsidRPr="002323A3">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CD0128">
        <w:rPr>
          <w:rFonts w:ascii="Calibri Light" w:eastAsia="Times New Roman" w:hAnsi="Calibri Light" w:cs="Times New Roman"/>
          <w:i/>
          <w:iCs/>
          <w:noProof/>
          <w:lang w:val="fr-CH"/>
        </w:rPr>
        <w:t>Eur. J. Cell Biol.</w:t>
      </w:r>
      <w:r w:rsidRPr="00CD0128">
        <w:rPr>
          <w:rFonts w:ascii="Calibri Light" w:eastAsia="Times New Roman" w:hAnsi="Calibri Light" w:cs="Times New Roman"/>
          <w:noProof/>
          <w:lang w:val="fr-CH"/>
        </w:rPr>
        <w:t xml:space="preserve"> </w:t>
      </w:r>
      <w:r w:rsidRPr="00CD0128">
        <w:rPr>
          <w:rFonts w:ascii="Calibri Light" w:eastAsia="Times New Roman" w:hAnsi="Calibri Light" w:cs="Times New Roman"/>
          <w:b/>
          <w:bCs/>
          <w:noProof/>
          <w:lang w:val="fr-CH"/>
        </w:rPr>
        <w:t>89,</w:t>
      </w:r>
      <w:r w:rsidRPr="00CD0128">
        <w:rPr>
          <w:rFonts w:ascii="Calibri Light" w:eastAsia="Times New Roman" w:hAnsi="Calibri Light" w:cs="Times New Roman"/>
          <w:noProof/>
          <w:lang w:val="fr-CH"/>
        </w:rPr>
        <w:t xml:space="preserve"> 499–508 (2010).</w:t>
      </w:r>
    </w:p>
    <w:p w14:paraId="75656BD1"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CD0128">
        <w:rPr>
          <w:rFonts w:ascii="Calibri Light" w:eastAsia="Times New Roman" w:hAnsi="Calibri Light" w:cs="Times New Roman"/>
          <w:noProof/>
          <w:lang w:val="fr-CH"/>
        </w:rPr>
        <w:t>21.</w:t>
      </w:r>
      <w:r w:rsidRPr="00CD0128">
        <w:rPr>
          <w:rFonts w:ascii="Calibri Light" w:eastAsia="Times New Roman" w:hAnsi="Calibri Light" w:cs="Times New Roman"/>
          <w:noProof/>
          <w:lang w:val="fr-CH"/>
        </w:rPr>
        <w:tab/>
        <w:t xml:space="preserve">Goud Gadila, S. K. </w:t>
      </w:r>
      <w:r w:rsidRPr="00CD0128">
        <w:rPr>
          <w:rFonts w:ascii="Calibri Light" w:eastAsia="Times New Roman" w:hAnsi="Calibri Light" w:cs="Times New Roman"/>
          <w:i/>
          <w:iCs/>
          <w:noProof/>
          <w:lang w:val="fr-CH"/>
        </w:rPr>
        <w:t>et al.</w:t>
      </w:r>
      <w:r w:rsidRPr="00CD0128">
        <w:rPr>
          <w:rFonts w:ascii="Calibri Light" w:eastAsia="Times New Roman" w:hAnsi="Calibri Light" w:cs="Times New Roman"/>
          <w:noProof/>
          <w:lang w:val="fr-CH"/>
        </w:rPr>
        <w:t xml:space="preserve"> </w:t>
      </w:r>
      <w:r w:rsidRPr="002323A3">
        <w:rPr>
          <w:rFonts w:ascii="Calibri Light" w:eastAsia="Times New Roman" w:hAnsi="Calibri Light" w:cs="Times New Roman"/>
          <w:noProof/>
        </w:rPr>
        <w:t xml:space="preserve">Yeast dynamin Vps1 associates with clathrin to facilitate vesicular trafficking and controls Golgi homeostasis. </w:t>
      </w:r>
      <w:r w:rsidRPr="002323A3">
        <w:rPr>
          <w:rFonts w:ascii="Calibri Light" w:eastAsia="Times New Roman" w:hAnsi="Calibri Light" w:cs="Times New Roman"/>
          <w:i/>
          <w:iCs/>
          <w:noProof/>
        </w:rPr>
        <w:t>Eur. J. Cel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96,</w:t>
      </w:r>
      <w:r w:rsidRPr="002323A3">
        <w:rPr>
          <w:rFonts w:ascii="Calibri Light" w:eastAsia="Times New Roman" w:hAnsi="Calibri Light" w:cs="Times New Roman"/>
          <w:noProof/>
        </w:rPr>
        <w:t xml:space="preserve"> 182–197 (2017).</w:t>
      </w:r>
    </w:p>
    <w:p w14:paraId="4EE616C1"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2.</w:t>
      </w:r>
      <w:r w:rsidRPr="002323A3">
        <w:rPr>
          <w:rFonts w:ascii="Calibri Light" w:eastAsia="Times New Roman" w:hAnsi="Calibri Light" w:cs="Times New Roman"/>
          <w:noProof/>
        </w:rPr>
        <w:tab/>
        <w:t xml:space="preserve">McPherson, P. S.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A presynaptic inositol-5-phosphatase. </w:t>
      </w:r>
      <w:r w:rsidRPr="002323A3">
        <w:rPr>
          <w:rFonts w:ascii="Calibri Light" w:eastAsia="Times New Roman" w:hAnsi="Calibri Light" w:cs="Times New Roman"/>
          <w:i/>
          <w:iCs/>
          <w:noProof/>
        </w:rPr>
        <w:t>Nature</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379,</w:t>
      </w:r>
      <w:r w:rsidRPr="002323A3">
        <w:rPr>
          <w:rFonts w:ascii="Calibri Light" w:eastAsia="Times New Roman" w:hAnsi="Calibri Light" w:cs="Times New Roman"/>
          <w:noProof/>
        </w:rPr>
        <w:t xml:space="preserve"> 353–357 </w:t>
      </w:r>
      <w:r w:rsidRPr="002323A3">
        <w:rPr>
          <w:rFonts w:ascii="Calibri Light" w:eastAsia="Times New Roman" w:hAnsi="Calibri Light" w:cs="Times New Roman"/>
          <w:noProof/>
        </w:rPr>
        <w:lastRenderedPageBreak/>
        <w:t>(1996).</w:t>
      </w:r>
    </w:p>
    <w:p w14:paraId="6C03BE41"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3.</w:t>
      </w:r>
      <w:r w:rsidRPr="002323A3">
        <w:rPr>
          <w:rFonts w:ascii="Calibri Light" w:eastAsia="Times New Roman" w:hAnsi="Calibri Light" w:cs="Times New Roman"/>
          <w:noProof/>
        </w:rPr>
        <w:tab/>
        <w:t xml:space="preserve">Kearns, B. G.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Essential role for diacylglycerol in protein transport from the yeast Golgi complex. </w:t>
      </w:r>
      <w:r w:rsidRPr="002323A3">
        <w:rPr>
          <w:rFonts w:ascii="Calibri Light" w:eastAsia="Times New Roman" w:hAnsi="Calibri Light" w:cs="Times New Roman"/>
          <w:i/>
          <w:iCs/>
          <w:noProof/>
        </w:rPr>
        <w:t>Nature</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387,</w:t>
      </w:r>
      <w:r w:rsidRPr="002323A3">
        <w:rPr>
          <w:rFonts w:ascii="Calibri Light" w:eastAsia="Times New Roman" w:hAnsi="Calibri Light" w:cs="Times New Roman"/>
          <w:noProof/>
        </w:rPr>
        <w:t xml:space="preserve"> 101–105 (1997).</w:t>
      </w:r>
    </w:p>
    <w:p w14:paraId="66A6C324"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4.</w:t>
      </w:r>
      <w:r w:rsidRPr="002323A3">
        <w:rPr>
          <w:rFonts w:ascii="Calibri Light" w:eastAsia="Times New Roman" w:hAnsi="Calibri Light" w:cs="Times New Roman"/>
          <w:noProof/>
        </w:rPr>
        <w:tab/>
        <w:t xml:space="preserve">Srinivasan, S.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2323A3">
        <w:rPr>
          <w:rFonts w:ascii="Calibri Light" w:eastAsia="Times New Roman" w:hAnsi="Calibri Light" w:cs="Times New Roman"/>
          <w:i/>
          <w:iCs/>
          <w:noProof/>
        </w:rPr>
        <w:t>Eur. J. Cel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74,</w:t>
      </w:r>
      <w:r w:rsidRPr="002323A3">
        <w:rPr>
          <w:rFonts w:ascii="Calibri Light" w:eastAsia="Times New Roman" w:hAnsi="Calibri Light" w:cs="Times New Roman"/>
          <w:noProof/>
        </w:rPr>
        <w:t xml:space="preserve"> 350–60 (1997).</w:t>
      </w:r>
    </w:p>
    <w:p w14:paraId="26991BEA"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5.</w:t>
      </w:r>
      <w:r w:rsidRPr="002323A3">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2323A3">
        <w:rPr>
          <w:rFonts w:ascii="Calibri Light" w:eastAsia="Times New Roman" w:hAnsi="Calibri Light" w:cs="Times New Roman"/>
          <w:i/>
          <w:iCs/>
          <w:noProof/>
        </w:rPr>
        <w:t>J. Cell Sci.</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11 ( Pt 2,</w:t>
      </w:r>
      <w:r w:rsidRPr="002323A3">
        <w:rPr>
          <w:rFonts w:ascii="Calibri Light" w:eastAsia="Times New Roman" w:hAnsi="Calibri Light" w:cs="Times New Roman"/>
          <w:noProof/>
        </w:rPr>
        <w:t xml:space="preserve"> 3347–3356 (1998).</w:t>
      </w:r>
    </w:p>
    <w:p w14:paraId="5AD09FB2"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6.</w:t>
      </w:r>
      <w:r w:rsidRPr="002323A3">
        <w:rPr>
          <w:rFonts w:ascii="Calibri Light" w:eastAsia="Times New Roman" w:hAnsi="Calibri Light" w:cs="Times New Roman"/>
          <w:noProof/>
        </w:rPr>
        <w:tab/>
        <w:t xml:space="preserve">Kishimoto, T.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Determinants of endocytic membrane geometry, stability, and scission. </w:t>
      </w:r>
      <w:r w:rsidRPr="002323A3">
        <w:rPr>
          <w:rFonts w:ascii="Calibri Light" w:eastAsia="Times New Roman" w:hAnsi="Calibri Light" w:cs="Times New Roman"/>
          <w:i/>
          <w:iCs/>
          <w:noProof/>
        </w:rPr>
        <w:t>Proc. Natl. Acad. Sci.</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08,</w:t>
      </w:r>
      <w:r w:rsidRPr="002323A3">
        <w:rPr>
          <w:rFonts w:ascii="Calibri Light" w:eastAsia="Times New Roman" w:hAnsi="Calibri Light" w:cs="Times New Roman"/>
          <w:noProof/>
        </w:rPr>
        <w:t xml:space="preserve"> E979–E988 (2011).</w:t>
      </w:r>
    </w:p>
    <w:p w14:paraId="108B58A4"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7.</w:t>
      </w:r>
      <w:r w:rsidRPr="002323A3">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4CD45169"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8.</w:t>
      </w:r>
      <w:r w:rsidRPr="002323A3">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2323A3">
        <w:rPr>
          <w:rFonts w:ascii="Calibri Light" w:eastAsia="Times New Roman" w:hAnsi="Calibri Light" w:cs="Times New Roman"/>
          <w:i/>
          <w:iCs/>
          <w:noProof/>
        </w:rPr>
        <w:t>Mol. Biol. 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3,</w:t>
      </w:r>
      <w:r w:rsidRPr="002323A3">
        <w:rPr>
          <w:rFonts w:ascii="Calibri Light" w:eastAsia="Times New Roman" w:hAnsi="Calibri Light" w:cs="Times New Roman"/>
          <w:noProof/>
        </w:rPr>
        <w:t xml:space="preserve"> 542–557 (2002).</w:t>
      </w:r>
    </w:p>
    <w:p w14:paraId="08440E14"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29.</w:t>
      </w:r>
      <w:r w:rsidRPr="002323A3">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2323A3">
        <w:rPr>
          <w:rFonts w:ascii="Calibri Light" w:eastAsia="Times New Roman" w:hAnsi="Calibri Light" w:cs="Times New Roman"/>
          <w:i/>
          <w:iCs/>
          <w:noProof/>
        </w:rPr>
        <w:t>J. Cel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77,</w:t>
      </w:r>
      <w:r w:rsidRPr="002323A3">
        <w:rPr>
          <w:rFonts w:ascii="Calibri Light" w:eastAsia="Times New Roman" w:hAnsi="Calibri Light" w:cs="Times New Roman"/>
          <w:noProof/>
        </w:rPr>
        <w:t xml:space="preserve"> 355–367 (2007).</w:t>
      </w:r>
    </w:p>
    <w:p w14:paraId="35DCBC14"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0.</w:t>
      </w:r>
      <w:r w:rsidRPr="002323A3">
        <w:rPr>
          <w:rFonts w:ascii="Calibri Light" w:eastAsia="Times New Roman" w:hAnsi="Calibri Light" w:cs="Times New Roman"/>
          <w:noProof/>
        </w:rPr>
        <w:tab/>
        <w:t xml:space="preserve">Stolz, L. E., Kuo, W. J., Longchamps, J., Sekhon, M. K. &amp; York, J. D. INP51, a yeast inositol polyphosphate 5-phosphatase required for phosphatidylinositol 4,5-bisphosphate homeostasis and whose absence confers a cold-resistant phenotype. </w:t>
      </w:r>
      <w:r w:rsidRPr="002323A3">
        <w:rPr>
          <w:rFonts w:ascii="Calibri Light" w:eastAsia="Times New Roman" w:hAnsi="Calibri Light" w:cs="Times New Roman"/>
          <w:i/>
          <w:iCs/>
          <w:noProof/>
        </w:rPr>
        <w:t>J. Biol. Chem.</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273,</w:t>
      </w:r>
      <w:r w:rsidRPr="002323A3">
        <w:rPr>
          <w:rFonts w:ascii="Calibri Light" w:eastAsia="Times New Roman" w:hAnsi="Calibri Light" w:cs="Times New Roman"/>
          <w:noProof/>
        </w:rPr>
        <w:t xml:space="preserve"> 11852–61 (1998).</w:t>
      </w:r>
    </w:p>
    <w:p w14:paraId="7028288C"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1.</w:t>
      </w:r>
      <w:r w:rsidRPr="002323A3">
        <w:rPr>
          <w:rFonts w:ascii="Calibri Light" w:eastAsia="Times New Roman" w:hAnsi="Calibri Light" w:cs="Times New Roman"/>
          <w:noProof/>
        </w:rPr>
        <w:tab/>
        <w:t xml:space="preserve">Simunovic, M.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Friction Mediates Scission of Tubular Membranes Scaffolded by BAR Proteins. </w:t>
      </w:r>
      <w:r w:rsidRPr="002323A3">
        <w:rPr>
          <w:rFonts w:ascii="Calibri Light" w:eastAsia="Times New Roman" w:hAnsi="Calibri Light" w:cs="Times New Roman"/>
          <w:i/>
          <w:iCs/>
          <w:noProof/>
        </w:rPr>
        <w:t>Cel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70,</w:t>
      </w:r>
      <w:r w:rsidRPr="002323A3">
        <w:rPr>
          <w:rFonts w:ascii="Calibri Light" w:eastAsia="Times New Roman" w:hAnsi="Calibri Light" w:cs="Times New Roman"/>
          <w:noProof/>
        </w:rPr>
        <w:t xml:space="preserve"> 1–13 (2017).</w:t>
      </w:r>
    </w:p>
    <w:p w14:paraId="4FA88888"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2.</w:t>
      </w:r>
      <w:r w:rsidRPr="002323A3">
        <w:rPr>
          <w:rFonts w:ascii="Calibri Light" w:eastAsia="Times New Roman" w:hAnsi="Calibri Light" w:cs="Times New Roman"/>
          <w:noProof/>
        </w:rPr>
        <w:tab/>
        <w:t xml:space="preserve">Qualmann, B., Koch, D. &amp; Kessels, M. M. Let’s go bananas: revisiting the endocytic BAR code. </w:t>
      </w:r>
      <w:r w:rsidRPr="002323A3">
        <w:rPr>
          <w:rFonts w:ascii="Calibri Light" w:eastAsia="Times New Roman" w:hAnsi="Calibri Light" w:cs="Times New Roman"/>
          <w:i/>
          <w:iCs/>
          <w:noProof/>
        </w:rPr>
        <w:t>EMBO J.</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30,</w:t>
      </w:r>
      <w:r w:rsidRPr="002323A3">
        <w:rPr>
          <w:rFonts w:ascii="Calibri Light" w:eastAsia="Times New Roman" w:hAnsi="Calibri Light" w:cs="Times New Roman"/>
          <w:noProof/>
        </w:rPr>
        <w:t xml:space="preserve"> 3501–3515 (2011).</w:t>
      </w:r>
    </w:p>
    <w:p w14:paraId="0F8AA50C"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3.</w:t>
      </w:r>
      <w:r w:rsidRPr="002323A3">
        <w:rPr>
          <w:rFonts w:ascii="Calibri Light" w:eastAsia="Times New Roman" w:hAnsi="Calibri Light" w:cs="Times New Roman"/>
          <w:noProof/>
        </w:rPr>
        <w:tab/>
        <w:t xml:space="preserve">Masuda, M.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Endophilin BAR domain drives membrane curvature by two newly identified structure-based mechanisms. </w:t>
      </w:r>
      <w:r w:rsidRPr="002323A3">
        <w:rPr>
          <w:rFonts w:ascii="Calibri Light" w:eastAsia="Times New Roman" w:hAnsi="Calibri Light" w:cs="Times New Roman"/>
          <w:i/>
          <w:iCs/>
          <w:noProof/>
        </w:rPr>
        <w:t>EMBO J.</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25,</w:t>
      </w:r>
      <w:r w:rsidRPr="002323A3">
        <w:rPr>
          <w:rFonts w:ascii="Calibri Light" w:eastAsia="Times New Roman" w:hAnsi="Calibri Light" w:cs="Times New Roman"/>
          <w:noProof/>
        </w:rPr>
        <w:t xml:space="preserve"> 2889–97 (2006).</w:t>
      </w:r>
    </w:p>
    <w:p w14:paraId="54EA7674" w14:textId="77777777" w:rsidR="002323A3" w:rsidRPr="002323A3" w:rsidRDefault="002323A3" w:rsidP="002323A3">
      <w:pPr>
        <w:widowControl w:val="0"/>
        <w:autoSpaceDE w:val="0"/>
        <w:autoSpaceDN w:val="0"/>
        <w:adjustRightInd w:val="0"/>
        <w:ind w:left="640" w:hanging="640"/>
        <w:rPr>
          <w:rFonts w:ascii="Calibri Light" w:eastAsia="Times New Roman" w:hAnsi="Calibri Light" w:cs="Times New Roman"/>
          <w:noProof/>
        </w:rPr>
      </w:pPr>
      <w:r w:rsidRPr="002323A3">
        <w:rPr>
          <w:rFonts w:ascii="Calibri Light" w:eastAsia="Times New Roman" w:hAnsi="Calibri Light" w:cs="Times New Roman"/>
          <w:noProof/>
        </w:rPr>
        <w:t>34.</w:t>
      </w:r>
      <w:r w:rsidRPr="002323A3">
        <w:rPr>
          <w:rFonts w:ascii="Calibri Light" w:eastAsia="Times New Roman" w:hAnsi="Calibri Light" w:cs="Times New Roman"/>
          <w:noProof/>
        </w:rPr>
        <w:tab/>
        <w:t xml:space="preserve">Farsad, K.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Generation of high curvature membranes mediated by direct endophilin bilayer interactions. </w:t>
      </w:r>
      <w:r w:rsidRPr="002323A3">
        <w:rPr>
          <w:rFonts w:ascii="Calibri Light" w:eastAsia="Times New Roman" w:hAnsi="Calibri Light" w:cs="Times New Roman"/>
          <w:i/>
          <w:iCs/>
          <w:noProof/>
        </w:rPr>
        <w:t>J. Cell Biol.</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155,</w:t>
      </w:r>
      <w:r w:rsidRPr="002323A3">
        <w:rPr>
          <w:rFonts w:ascii="Calibri Light" w:eastAsia="Times New Roman" w:hAnsi="Calibri Light" w:cs="Times New Roman"/>
          <w:noProof/>
        </w:rPr>
        <w:t xml:space="preserve"> 193–200 (2001).</w:t>
      </w:r>
    </w:p>
    <w:p w14:paraId="41CF29B7" w14:textId="77777777" w:rsidR="002323A3" w:rsidRPr="002323A3" w:rsidRDefault="002323A3" w:rsidP="002323A3">
      <w:pPr>
        <w:widowControl w:val="0"/>
        <w:autoSpaceDE w:val="0"/>
        <w:autoSpaceDN w:val="0"/>
        <w:adjustRightInd w:val="0"/>
        <w:ind w:left="640" w:hanging="640"/>
        <w:rPr>
          <w:rFonts w:ascii="Calibri Light" w:hAnsi="Calibri Light"/>
          <w:noProof/>
        </w:rPr>
      </w:pPr>
      <w:r w:rsidRPr="002323A3">
        <w:rPr>
          <w:rFonts w:ascii="Calibri Light" w:eastAsia="Times New Roman" w:hAnsi="Calibri Light" w:cs="Times New Roman"/>
          <w:noProof/>
        </w:rPr>
        <w:t>35.</w:t>
      </w:r>
      <w:r w:rsidRPr="002323A3">
        <w:rPr>
          <w:rFonts w:ascii="Calibri Light" w:eastAsia="Times New Roman" w:hAnsi="Calibri Light" w:cs="Times New Roman"/>
          <w:noProof/>
        </w:rPr>
        <w:tab/>
        <w:t xml:space="preserve">Peter, B. J. </w:t>
      </w:r>
      <w:r w:rsidRPr="002323A3">
        <w:rPr>
          <w:rFonts w:ascii="Calibri Light" w:eastAsia="Times New Roman" w:hAnsi="Calibri Light" w:cs="Times New Roman"/>
          <w:i/>
          <w:iCs/>
          <w:noProof/>
        </w:rPr>
        <w:t>et al.</w:t>
      </w:r>
      <w:r w:rsidRPr="002323A3">
        <w:rPr>
          <w:rFonts w:ascii="Calibri Light" w:eastAsia="Times New Roman" w:hAnsi="Calibri Light" w:cs="Times New Roman"/>
          <w:noProof/>
        </w:rPr>
        <w:t xml:space="preserve"> BAR Domains as Sensors of Membrane Curvature: The Amphiphysin BAR Structure. </w:t>
      </w:r>
      <w:r w:rsidRPr="002323A3">
        <w:rPr>
          <w:rFonts w:ascii="Calibri Light" w:eastAsia="Times New Roman" w:hAnsi="Calibri Light" w:cs="Times New Roman"/>
          <w:i/>
          <w:iCs/>
          <w:noProof/>
        </w:rPr>
        <w:t>Science (80-. ).</w:t>
      </w:r>
      <w:r w:rsidRPr="002323A3">
        <w:rPr>
          <w:rFonts w:ascii="Calibri Light" w:eastAsia="Times New Roman" w:hAnsi="Calibri Light" w:cs="Times New Roman"/>
          <w:noProof/>
        </w:rPr>
        <w:t xml:space="preserve"> </w:t>
      </w:r>
      <w:r w:rsidRPr="002323A3">
        <w:rPr>
          <w:rFonts w:ascii="Calibri Light" w:eastAsia="Times New Roman" w:hAnsi="Calibri Light" w:cs="Times New Roman"/>
          <w:b/>
          <w:bCs/>
          <w:noProof/>
        </w:rPr>
        <w:t>303,</w:t>
      </w:r>
      <w:r w:rsidRPr="002323A3">
        <w:rPr>
          <w:rFonts w:ascii="Calibri Light" w:eastAsia="Times New Roman" w:hAnsi="Calibri Light" w:cs="Times New Roman"/>
          <w:noProof/>
        </w:rPr>
        <w:t xml:space="preserve"> 495–499 (2004).</w:t>
      </w:r>
    </w:p>
    <w:p w14:paraId="41855645" w14:textId="595EB4AD" w:rsidR="00162CF0" w:rsidRDefault="00162CF0" w:rsidP="002323A3">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425C8847" w14:textId="77777777" w:rsidR="00476502" w:rsidRDefault="00476502">
      <w:pPr>
        <w:rPr>
          <w:rFonts w:asciiTheme="majorHAnsi" w:hAnsiTheme="majorHAnsi"/>
        </w:rPr>
      </w:pPr>
    </w:p>
    <w:p w14:paraId="72E4D1FF" w14:textId="77777777" w:rsidR="00476502" w:rsidRDefault="00476502">
      <w:pPr>
        <w:rPr>
          <w:rFonts w:asciiTheme="majorHAnsi" w:hAnsiTheme="majorHAnsi"/>
        </w:rPr>
      </w:pPr>
    </w:p>
    <w:p w14:paraId="4F592B68" w14:textId="647832A3" w:rsidR="00476502" w:rsidRDefault="00476502">
      <w:pPr>
        <w:rPr>
          <w:rFonts w:asciiTheme="majorHAnsi" w:hAnsiTheme="majorHAnsi"/>
        </w:rPr>
      </w:pPr>
      <w:r>
        <w:rPr>
          <w:rFonts w:asciiTheme="majorHAnsi" w:hAnsiTheme="majorHAnsi"/>
        </w:rPr>
        <w:t xml:space="preserve">Legends: </w:t>
      </w:r>
    </w:p>
    <w:p w14:paraId="22EB0542" w14:textId="77777777" w:rsidR="007F6E24" w:rsidRDefault="007F6E24">
      <w:pPr>
        <w:rPr>
          <w:rFonts w:asciiTheme="majorHAnsi" w:hAnsiTheme="majorHAnsi"/>
        </w:rPr>
      </w:pPr>
    </w:p>
    <w:p w14:paraId="2D3570D9" w14:textId="7636ED53" w:rsidR="007F6E24" w:rsidRPr="0051206D" w:rsidRDefault="007F6E24">
      <w:pPr>
        <w:rPr>
          <w:rFonts w:asciiTheme="majorHAnsi" w:hAnsiTheme="majorHAnsi"/>
          <w:b/>
        </w:rPr>
      </w:pPr>
      <w:r w:rsidRPr="0051206D">
        <w:rPr>
          <w:rFonts w:asciiTheme="majorHAnsi" w:hAnsiTheme="majorHAnsi"/>
          <w:b/>
        </w:rPr>
        <w:t>inp</w:t>
      </w:r>
    </w:p>
    <w:p w14:paraId="4D6D78E0" w14:textId="77777777" w:rsidR="00476502" w:rsidRPr="00476502" w:rsidRDefault="00476502" w:rsidP="00476502">
      <w:pPr>
        <w:rPr>
          <w:rFonts w:asciiTheme="majorHAnsi" w:hAnsiTheme="majorHAnsi"/>
        </w:rPr>
      </w:pPr>
      <w:r w:rsidRPr="00476502">
        <w:rPr>
          <w:rFonts w:asciiTheme="majorHAnsi" w:hAnsiTheme="majorHAnsi"/>
        </w:rPr>
        <w:tab/>
        <w:t>{A: Maximum intensity projections of time-lapse images of cells expressing GFP-tagged Synaptojanin-like proteins Inp51, Inp52, and Inp53. Exposure rate 80ms.</w:t>
      </w:r>
    </w:p>
    <w:p w14:paraId="7BC30802"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B: Failure rate of membrane scission, measured by quantifying number of retractions of Sla1 after membrane begins to move inwards, or by total lack of movement in WT, rvsdel, inp51del and inp52del strains.</w:t>
      </w:r>
    </w:p>
    <w:p w14:paraId="04171E61" w14:textId="77777777" w:rsidR="00476502" w:rsidRPr="00476502" w:rsidRDefault="00476502" w:rsidP="00476502">
      <w:pPr>
        <w:rPr>
          <w:rFonts w:asciiTheme="majorHAnsi" w:hAnsiTheme="majorHAnsi"/>
        </w:rPr>
      </w:pPr>
      <w:r w:rsidRPr="00476502">
        <w:rPr>
          <w:rFonts w:asciiTheme="majorHAnsi" w:hAnsiTheme="majorHAnsi"/>
        </w:rPr>
        <w:lastRenderedPageBreak/>
        <w:tab/>
      </w:r>
      <w:r w:rsidRPr="00476502">
        <w:rPr>
          <w:rFonts w:asciiTheme="majorHAnsi" w:hAnsiTheme="majorHAnsi"/>
        </w:rPr>
        <w:tab/>
        <w:t xml:space="preserve">C: Sla1-GFP in WT, inp51del and inp52del strains show similar plasma membrane localization. Rvs167-GFP in WT, inp51del, inp52del and inp51delinp52del strains. Rvs in single deletion strains show localizations similar to WT, but double deletion strains consists of large patches of Rvs167 at the plasma membrane, as well as localized within the cytoplasm. </w:t>
      </w:r>
    </w:p>
    <w:p w14:paraId="05F52737"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 xml:space="preserve">D: Inp52-GFP in endocytic timeline in WT cells. Time=0 (s) corresponds to the fluorescent intensity maxima of the Abp1-mCherry in simultaneous dual-color imaging Sla1-GFP, Rvs167-GFP, and Inp52-GFP with Abp1-mCherry. </w:t>
      </w:r>
    </w:p>
    <w:p w14:paraId="2AE313B8" w14:textId="28EE1065" w:rsid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All scale bars =2um.</w:t>
      </w:r>
    </w:p>
    <w:p w14:paraId="343B87B5" w14:textId="77777777" w:rsidR="007F6E24" w:rsidRDefault="007F6E24" w:rsidP="00476502">
      <w:pPr>
        <w:rPr>
          <w:rFonts w:asciiTheme="majorHAnsi" w:hAnsiTheme="majorHAnsi"/>
        </w:rPr>
      </w:pPr>
    </w:p>
    <w:p w14:paraId="6AD1FCA6" w14:textId="77777777" w:rsidR="007F6E24" w:rsidRDefault="007F6E24" w:rsidP="00476502">
      <w:pPr>
        <w:rPr>
          <w:rFonts w:asciiTheme="majorHAnsi" w:hAnsiTheme="majorHAnsi"/>
        </w:rPr>
      </w:pPr>
    </w:p>
    <w:p w14:paraId="14D65A9A" w14:textId="26FE3E80" w:rsidR="007F6E24" w:rsidRPr="0051206D" w:rsidRDefault="007F6E24" w:rsidP="00476502">
      <w:pPr>
        <w:rPr>
          <w:rFonts w:asciiTheme="majorHAnsi" w:hAnsiTheme="majorHAnsi"/>
          <w:b/>
        </w:rPr>
      </w:pPr>
      <w:r w:rsidRPr="0051206D">
        <w:rPr>
          <w:rFonts w:asciiTheme="majorHAnsi" w:hAnsiTheme="majorHAnsi"/>
          <w:b/>
        </w:rPr>
        <w:t>Inp_del</w:t>
      </w:r>
    </w:p>
    <w:p w14:paraId="360F6814"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A: Movement of Sla1 in WT, Inp51del and Inp52del strains. </w:t>
      </w:r>
    </w:p>
    <w:p w14:paraId="08188935"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B: Median number of Rvs167 molecules recruited to endocytic sites in WT, \textit{inp52$\Delta$ }, \textit{inp52$\Delta$ } and \textit{inp51$\Delta$inp52$\Delta$ } cells. P-values from two-sided z test,  * = p $\leq$ 0.05 , ** = p$\leq$ 0.01, *** = p $\leq$ 0.001.  </w:t>
      </w:r>
    </w:p>
    <w:p w14:paraId="30546F33"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C: Movement of Rvs167 in WT, \textit{inp51$\Delta$ } and \textit{inp52$\Delta$ } strains. </w:t>
      </w:r>
    </w:p>
    <w:p w14:paraId="323AD32A"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D: Normalized fluorescent intensity of averaged Rvs167 patches in WT, \textit{inp51$\Delta$ }, \textit{inp52$\Delta$ } cells.</w:t>
      </w:r>
    </w:p>
    <w:p w14:paraId="3A27E162" w14:textId="77777777" w:rsidR="007F6E24" w:rsidRDefault="007F6E24" w:rsidP="00476502">
      <w:pPr>
        <w:rPr>
          <w:rFonts w:asciiTheme="majorHAnsi" w:hAnsiTheme="majorHAnsi"/>
        </w:rPr>
      </w:pPr>
    </w:p>
    <w:p w14:paraId="6E11D4B6" w14:textId="77777777" w:rsidR="0051206D" w:rsidRDefault="0051206D" w:rsidP="00476502">
      <w:pPr>
        <w:rPr>
          <w:rFonts w:asciiTheme="majorHAnsi" w:hAnsiTheme="majorHAnsi"/>
        </w:rPr>
      </w:pPr>
    </w:p>
    <w:p w14:paraId="3D1A4526" w14:textId="77777777" w:rsidR="0051206D" w:rsidRDefault="0051206D" w:rsidP="00476502">
      <w:pPr>
        <w:rPr>
          <w:rFonts w:asciiTheme="majorHAnsi" w:hAnsiTheme="majorHAnsi"/>
        </w:rPr>
      </w:pPr>
    </w:p>
    <w:p w14:paraId="19314E68" w14:textId="07EEACBD" w:rsidR="0086166A" w:rsidRPr="0051206D" w:rsidRDefault="0086166A" w:rsidP="00476502">
      <w:pPr>
        <w:rPr>
          <w:rFonts w:asciiTheme="majorHAnsi" w:hAnsiTheme="majorHAnsi"/>
          <w:b/>
        </w:rPr>
      </w:pPr>
      <w:r w:rsidRPr="0051206D">
        <w:rPr>
          <w:rFonts w:asciiTheme="majorHAnsi" w:hAnsiTheme="majorHAnsi"/>
          <w:b/>
        </w:rPr>
        <w:t>Rvs haploid</w:t>
      </w:r>
    </w:p>
    <w:p w14:paraId="36AF461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p>
    <w:p w14:paraId="7D20307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begin{figure}[h]</w:t>
      </w:r>
    </w:p>
    <w:p w14:paraId="56F08F8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entering</w:t>
      </w:r>
    </w:p>
    <w:p w14:paraId="65BF6517"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includegraphics[width=15cm,height=15cm,keepaspectratio]{figures/results_final/rvs_haploid}</w:t>
      </w:r>
    </w:p>
    <w:p w14:paraId="7A9619E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aption[Overexpression of the Rvs complex in haploid cells]</w:t>
      </w:r>
    </w:p>
    <w:p w14:paraId="6B6C274D"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A. Movement of Sla1 in WT (1x RVS) and gene-duplicated Rvs (2x RVS) cells. 1x RVS Sla1 is aligned so that time=0 (s) is scission time. 2x RVS Sla1 is shifted to move inwards at the same time.</w:t>
      </w:r>
    </w:p>
    <w:p w14:paraId="2F2CAF55"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B. Recruitment of Rvs167 to sites in WT (1x Rvs)  and gene-duplicated Rvs (2x RVS) cells.1x RVS is aligned so that time = 0 (s) is scission time. 2x RVS Sla1 is shifted to move inwards at the same time.</w:t>
      </w:r>
    </w:p>
    <w:p w14:paraId="604F1B2E"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C.  Movement of Rvs167-GFP in WT (1x RVS) and gene-duplicated Rvs (2x RVS) cells. 1x RVS Rvs167 is aligned so that time=0 (s) is scission time. 2x RVS Rvs167 is shifted to move inwards at the same time.</w:t>
      </w:r>
    </w:p>
    <w:p w14:paraId="55D2A29B"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 \label{fig_rvshaploid}}</w:t>
      </w:r>
    </w:p>
    <w:p w14:paraId="0CB4E78F" w14:textId="77777777" w:rsid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end{figure}</w:t>
      </w:r>
      <w:r w:rsidRPr="0086166A">
        <w:rPr>
          <w:rFonts w:asciiTheme="majorHAnsi" w:hAnsiTheme="majorHAnsi"/>
        </w:rPr>
        <w:tab/>
      </w:r>
    </w:p>
    <w:p w14:paraId="1D991C84" w14:textId="77777777" w:rsidR="0051206D" w:rsidRDefault="0051206D" w:rsidP="0086166A">
      <w:pPr>
        <w:rPr>
          <w:rFonts w:asciiTheme="majorHAnsi" w:hAnsiTheme="majorHAnsi"/>
        </w:rPr>
      </w:pPr>
    </w:p>
    <w:p w14:paraId="5895A57C" w14:textId="77777777" w:rsidR="0051206D" w:rsidRDefault="0051206D" w:rsidP="0086166A">
      <w:pPr>
        <w:rPr>
          <w:rFonts w:asciiTheme="majorHAnsi" w:hAnsiTheme="majorHAnsi"/>
        </w:rPr>
      </w:pPr>
    </w:p>
    <w:p w14:paraId="2451F4FF" w14:textId="1CB4A11D" w:rsidR="0051206D" w:rsidRPr="0051206D" w:rsidRDefault="0051206D" w:rsidP="0051206D">
      <w:pPr>
        <w:rPr>
          <w:rFonts w:asciiTheme="majorHAnsi" w:hAnsiTheme="majorHAnsi"/>
          <w:b/>
        </w:rPr>
      </w:pPr>
      <w:r w:rsidRPr="0051206D">
        <w:rPr>
          <w:rFonts w:asciiTheme="majorHAnsi" w:hAnsiTheme="majorHAnsi"/>
          <w:b/>
        </w:rPr>
        <w:t xml:space="preserve">Rvs </w:t>
      </w:r>
      <w:r>
        <w:rPr>
          <w:rFonts w:asciiTheme="majorHAnsi" w:hAnsiTheme="majorHAnsi"/>
          <w:b/>
        </w:rPr>
        <w:t>di</w:t>
      </w:r>
      <w:r w:rsidRPr="0051206D">
        <w:rPr>
          <w:rFonts w:asciiTheme="majorHAnsi" w:hAnsiTheme="majorHAnsi"/>
          <w:b/>
        </w:rPr>
        <w:t>ploid</w:t>
      </w:r>
    </w:p>
    <w:p w14:paraId="15E7BF09" w14:textId="77777777" w:rsidR="0051206D" w:rsidRDefault="0051206D" w:rsidP="0086166A">
      <w:pPr>
        <w:rPr>
          <w:rFonts w:asciiTheme="majorHAnsi" w:hAnsiTheme="majorHAnsi"/>
        </w:rPr>
      </w:pPr>
    </w:p>
    <w:p w14:paraId="4342A388" w14:textId="77777777" w:rsidR="0051206D" w:rsidRPr="0051206D" w:rsidRDefault="0051206D" w:rsidP="0051206D">
      <w:pPr>
        <w:rPr>
          <w:rFonts w:asciiTheme="majorHAnsi" w:hAnsiTheme="majorHAnsi"/>
        </w:rPr>
      </w:pPr>
      <w:r w:rsidRPr="0051206D">
        <w:rPr>
          <w:rFonts w:asciiTheme="majorHAnsi" w:hAnsiTheme="majorHAnsi"/>
        </w:rPr>
        <w:lastRenderedPageBreak/>
        <w:tab/>
      </w:r>
      <w:r w:rsidRPr="0051206D">
        <w:rPr>
          <w:rFonts w:asciiTheme="majorHAnsi" w:hAnsiTheme="majorHAnsi"/>
        </w:rPr>
        <w:tab/>
      </w:r>
      <w:r w:rsidRPr="0051206D">
        <w:rPr>
          <w:rFonts w:asciiTheme="majorHAnsi" w:hAnsiTheme="majorHAnsi"/>
        </w:rPr>
        <w:tab/>
        <w:t>\begin{figure}[h]</w:t>
      </w:r>
    </w:p>
    <w:p w14:paraId="6E887C0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entering</w:t>
      </w:r>
    </w:p>
    <w:p w14:paraId="050C3B9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includegraphics[width=21cm,height=21cm,keepaspectratio]{figures/results_final/protein_friction2}</w:t>
      </w:r>
    </w:p>
    <w:p w14:paraId="4157F31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aption[Dynamics of endocytosis in diploid strains with gene duplicated Rvs]</w:t>
      </w:r>
    </w:p>
    <w:p w14:paraId="66159943"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A. Movement of Sla1 in WT (1x RVS) and gene-duplicated Rvs (2x RVS) cells. 1x RVS Sla1 is aligned so that time=0 (s) is scission time. 2x RVS Sla1 is shifted to move inwards at the same time.</w:t>
      </w:r>
    </w:p>
    <w:p w14:paraId="65A58C5C"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B. Recruitment of Rvs167 to sites in WT (1x Rvs)  and gene-duplicated Rvs (2x RVS) cells.1x RVS is aligned so that time = 0 (s) is scission time. 2x RVS Sla1 is shifted to move inwards at the same time.</w:t>
      </w:r>
    </w:p>
    <w:p w14:paraId="1B068A4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C.  Movement of Rvs167-GFP in WT (1x RVS) and gene-duplicated Rvs (2x RVS) cells. 1x RVS Rvs167 is aligned so that time=0 (s) is scission time. 2x RVS Rvs167 is shifted to move inwards at the same time.</w:t>
      </w:r>
    </w:p>
    <w:p w14:paraId="64F38C00"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label{fig_rvsdiploid}}</w:t>
      </w:r>
    </w:p>
    <w:p w14:paraId="6E4EBD6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end{figure}</w:t>
      </w:r>
    </w:p>
    <w:p w14:paraId="76986FE4" w14:textId="5DC51DB7" w:rsidR="0051206D" w:rsidRPr="0086166A" w:rsidRDefault="0051206D" w:rsidP="0051206D">
      <w:pPr>
        <w:rPr>
          <w:rFonts w:asciiTheme="majorHAnsi" w:hAnsiTheme="majorHAnsi"/>
        </w:rPr>
      </w:pPr>
      <w:r w:rsidRPr="0051206D">
        <w:rPr>
          <w:rFonts w:asciiTheme="majorHAnsi" w:hAnsiTheme="majorHAnsi"/>
        </w:rPr>
        <w:tab/>
      </w:r>
    </w:p>
    <w:p w14:paraId="078156E1" w14:textId="132404DC" w:rsid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p>
    <w:p w14:paraId="55EE7A8A" w14:textId="19844243" w:rsidR="00E25D2B" w:rsidRDefault="00351CC1" w:rsidP="0086166A">
      <w:pPr>
        <w:rPr>
          <w:rFonts w:asciiTheme="majorHAnsi" w:hAnsiTheme="majorHAnsi"/>
        </w:rPr>
      </w:pPr>
      <w:r>
        <w:rPr>
          <w:rFonts w:asciiTheme="majorHAnsi" w:hAnsiTheme="majorHAnsi"/>
        </w:rPr>
        <w:t xml:space="preserve">Lipid line tension are estimated to generate forces about 0.4pN, which is much smaller than that needs to pull the membrane, but can contribute to the membrane instabilities that eventually cause scission. </w:t>
      </w:r>
    </w:p>
    <w:p w14:paraId="2E4093C0" w14:textId="77777777" w:rsidR="0071509D" w:rsidRPr="002F12CC" w:rsidRDefault="0071509D" w:rsidP="0071509D">
      <w:pPr>
        <w:rPr>
          <w:rFonts w:asciiTheme="majorHAnsi" w:hAnsiTheme="majorHAnsi"/>
        </w:rPr>
      </w:pPr>
      <w:r w:rsidRPr="002F12CC">
        <w:rPr>
          <w:rFonts w:asciiTheme="majorHAnsi" w:hAnsiTheme="majorHAnsi"/>
        </w:rPr>
        <w:t xml:space="preserve">BAR domains can generate curvature if the energy </w:t>
      </w:r>
      <w:r>
        <w:rPr>
          <w:rFonts w:asciiTheme="majorHAnsi" w:hAnsiTheme="majorHAnsi"/>
        </w:rPr>
        <w:t>required</w:t>
      </w:r>
      <w:r w:rsidRPr="002F12CC">
        <w:rPr>
          <w:rFonts w:asciiTheme="majorHAnsi" w:hAnsiTheme="majorHAnsi"/>
        </w:rPr>
        <w:t xml:space="preserve"> to deform the membrane is less than the energy </w:t>
      </w:r>
      <w:r>
        <w:rPr>
          <w:rFonts w:asciiTheme="majorHAnsi" w:hAnsiTheme="majorHAnsi"/>
        </w:rPr>
        <w:t>spent in</w:t>
      </w:r>
      <w:r w:rsidRPr="002F12CC">
        <w:rPr>
          <w:rFonts w:asciiTheme="majorHAnsi" w:hAnsiTheme="majorHAnsi"/>
        </w:rPr>
        <w:t xml:space="preserve"> bind</w:t>
      </w:r>
      <w:r>
        <w:rPr>
          <w:rFonts w:asciiTheme="majorHAnsi" w:hAnsiTheme="majorHAnsi"/>
        </w:rPr>
        <w:t>ing</w:t>
      </w:r>
      <w:r w:rsidRPr="002F12CC">
        <w:rPr>
          <w:rFonts w:asciiTheme="majorHAnsi" w:hAnsiTheme="majorHAnsi"/>
        </w:rPr>
        <w:t xml:space="preserve"> </w:t>
      </w:r>
      <w:r>
        <w:rPr>
          <w:rFonts w:asciiTheme="majorHAnsi" w:hAnsiTheme="majorHAnsi"/>
        </w:rPr>
        <w:t>flat membrane</w:t>
      </w:r>
      <w:r w:rsidRPr="002F12CC">
        <w:rPr>
          <w:rFonts w:asciiTheme="majorHAnsi" w:hAnsiTheme="majorHAnsi"/>
        </w:rPr>
        <w:t>.</w:t>
      </w:r>
    </w:p>
    <w:p w14:paraId="6D92A7E9" w14:textId="11B232F5" w:rsidR="0071509D" w:rsidRDefault="008F5326"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BAR domains</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ould employ </w:t>
      </w:r>
      <w:r w:rsidRPr="002F12CC">
        <w:rPr>
          <w:rFonts w:asciiTheme="majorHAnsi" w:eastAsia="Times New Roman" w:hAnsiTheme="majorHAnsi" w:cs="Times New Roman"/>
          <w:lang w:eastAsia="en-GB"/>
        </w:rPr>
        <w:t>different mechanism</w:t>
      </w:r>
      <w:r>
        <w:rPr>
          <w:rFonts w:asciiTheme="majorHAnsi" w:eastAsia="Times New Roman" w:hAnsiTheme="majorHAnsi" w:cs="Times New Roman"/>
          <w:lang w:eastAsia="en-GB"/>
        </w:rPr>
        <w:t>s</w:t>
      </w:r>
      <w:r w:rsidRPr="002F12CC">
        <w:rPr>
          <w:rFonts w:asciiTheme="majorHAnsi" w:eastAsia="Times New Roman" w:hAnsiTheme="majorHAnsi" w:cs="Times New Roman"/>
          <w:lang w:eastAsia="en-GB"/>
        </w:rPr>
        <w:t xml:space="preserve"> to</w:t>
      </w:r>
      <w:r>
        <w:rPr>
          <w:rFonts w:asciiTheme="majorHAnsi" w:eastAsia="Times New Roman" w:hAnsiTheme="majorHAnsi" w:cs="Times New Roman"/>
          <w:lang w:eastAsia="en-GB"/>
        </w:rPr>
        <w:t xml:space="preserve"> interact with the membrane and induce different curvature </w:t>
      </w:r>
      <w:r w:rsidRPr="002F12CC">
        <w:rPr>
          <w:rFonts w:asciiTheme="majorHAnsi" w:eastAsia="Times New Roman" w:hAnsiTheme="majorHAnsi" w:cs="Times New Roman"/>
          <w:lang w:eastAsia="en-GB"/>
        </w:rPr>
        <w:t>(</w:t>
      </w:r>
      <w:r w:rsidRPr="002F12CC">
        <w:rPr>
          <w:rFonts w:asciiTheme="majorHAnsi" w:eastAsia="Times New Roman" w:hAnsiTheme="majorHAnsi" w:cs="Times New Roman"/>
          <w:b/>
          <w:lang w:eastAsia="en-GB"/>
        </w:rPr>
        <w:t>Ambroso 2014</w:t>
      </w:r>
      <w:r w:rsidRPr="002F12CC">
        <w:rPr>
          <w:rFonts w:asciiTheme="majorHAnsi" w:eastAsia="Times New Roman" w:hAnsiTheme="majorHAnsi" w:cs="Times New Roman"/>
          <w:lang w:eastAsia="en-GB"/>
        </w:rPr>
        <w:t>)</w:t>
      </w:r>
      <w:r>
        <w:rPr>
          <w:rFonts w:asciiTheme="majorHAnsi" w:eastAsia="Times New Roman" w:hAnsiTheme="majorHAnsi" w:cs="Times New Roman"/>
          <w:lang w:eastAsia="en-GB"/>
        </w:rPr>
        <w:t>.</w:t>
      </w:r>
    </w:p>
    <w:p w14:paraId="44312150" w14:textId="29F57BEB" w:rsidR="006717DE" w:rsidRPr="00F30443" w:rsidRDefault="006717DE" w:rsidP="006717DE">
      <w:pPr>
        <w:rPr>
          <w:rFonts w:asciiTheme="majorHAnsi" w:hAnsiTheme="majorHAnsi"/>
        </w:rPr>
      </w:pPr>
      <w:r>
        <w:rPr>
          <w:rFonts w:asciiTheme="majorHAnsi" w:eastAsia="Times New Roman" w:hAnsiTheme="majorHAnsi" w:cs="Times New Roman"/>
          <w:lang w:eastAsia="en-GB"/>
        </w:rPr>
        <w:t>In</w:t>
      </w:r>
      <w:r w:rsidRPr="002F12CC">
        <w:rPr>
          <w:rFonts w:asciiTheme="majorHAnsi" w:eastAsia="Times New Roman" w:hAnsiTheme="majorHAnsi" w:cs="Times New Roman"/>
          <w:lang w:eastAsia="en-GB"/>
        </w:rPr>
        <w:t xml:space="preserve"> 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 xml:space="preserve">ao 2010). </w:t>
      </w:r>
      <w:r>
        <w:rPr>
          <w:rFonts w:asciiTheme="majorHAnsi" w:eastAsia="Times New Roman" w:hAnsiTheme="majorHAnsi" w:cs="Times New Roman"/>
          <w:lang w:eastAsia="en-GB"/>
        </w:rPr>
        <w:t>For example, the N-helix of endophilin is necessary for liposome binding</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34&lt;/sup&gt;","plainTextFormattedCitation":"34","previouslyFormattedCitation":"&lt;sup&gt;34&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while that of amphiphysin is important, but not necessary</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35&lt;/sup&gt;","plainTextFormattedCitation":"35","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1D50EA16" w14:textId="799E3F22" w:rsidR="006717DE" w:rsidRDefault="00310D59"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In</w:t>
      </w:r>
      <w:r w:rsidRPr="002F12CC">
        <w:rPr>
          <w:rFonts w:asciiTheme="majorHAnsi" w:eastAsia="Times New Roman" w:hAnsiTheme="majorHAnsi" w:cs="Times New Roman"/>
          <w:lang w:eastAsia="en-GB"/>
        </w:rPr>
        <w:t xml:space="preserve"> 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ao 2010).</w:t>
      </w:r>
    </w:p>
    <w:p w14:paraId="2C3DB8D0" w14:textId="77777777" w:rsidR="00593CA1" w:rsidRDefault="00593CA1" w:rsidP="0086166A">
      <w:pPr>
        <w:rPr>
          <w:rFonts w:asciiTheme="majorHAnsi" w:eastAsia="Times New Roman" w:hAnsiTheme="majorHAnsi" w:cs="Times New Roman"/>
          <w:lang w:eastAsia="en-GB"/>
        </w:rPr>
      </w:pPr>
    </w:p>
    <w:p w14:paraId="13740027" w14:textId="3904581A" w:rsidR="00593CA1" w:rsidRPr="00F30443" w:rsidRDefault="00593CA1" w:rsidP="00593CA1">
      <w:pPr>
        <w:rPr>
          <w:rFonts w:asciiTheme="majorHAnsi" w:hAnsiTheme="majorHAnsi"/>
        </w:rPr>
      </w:pPr>
      <w:r>
        <w:rPr>
          <w:rFonts w:asciiTheme="majorHAnsi" w:eastAsia="Times New Roman" w:hAnsiTheme="majorHAnsi" w:cs="Times New Roman"/>
          <w:lang w:eastAsia="en-GB"/>
        </w:rPr>
        <w:t>Different BAR domains likely use different mechanisms for membrane interaction, and therefore for curvature generation/ sensing. For example, the N-helix of endophilin is necessary for liposome binding</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34&lt;/sup&gt;","plainTextFormattedCitation":"34","previouslyFormattedCitation":"&lt;sup&gt;34&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while that of amphiphysin is important, but not necessary</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35&lt;/sup&gt;","plainTextFormattedCitation":"35","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3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56E7BE15" w14:textId="77777777" w:rsidR="00593CA1" w:rsidRDefault="00593CA1" w:rsidP="0086166A">
      <w:pPr>
        <w:rPr>
          <w:rFonts w:asciiTheme="majorHAnsi" w:eastAsia="Times New Roman" w:hAnsiTheme="majorHAnsi" w:cs="Times New Roman"/>
          <w:lang w:eastAsia="en-GB"/>
        </w:rPr>
      </w:pPr>
    </w:p>
    <w:p w14:paraId="4E8FC036" w14:textId="743617C3" w:rsidR="009F7723" w:rsidRDefault="009F7723" w:rsidP="0086166A">
      <w:pPr>
        <w:rPr>
          <w:rFonts w:asciiTheme="majorHAnsi" w:eastAsia="Times New Roman" w:hAnsiTheme="majorHAnsi" w:cs="Times New Roman"/>
          <w:lang w:eastAsia="en-GB"/>
        </w:rPr>
      </w:pPr>
      <w:r>
        <w:rPr>
          <w:rFonts w:asciiTheme="majorHAnsi" w:eastAsia="Times New Roman" w:hAnsiTheme="majorHAnsi" w:cs="Times New Roman"/>
          <w:lang w:eastAsia="en-GB"/>
        </w:rPr>
        <w:t>TIRF exposure rate::</w:t>
      </w:r>
      <w:r w:rsidRPr="009F7723">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Exposure 560ms for each channel.</w:t>
      </w:r>
    </w:p>
    <w:p w14:paraId="125D7529" w14:textId="77777777" w:rsidR="001E3B3D" w:rsidRDefault="001E3B3D" w:rsidP="001E3B3D">
      <w:pPr>
        <w:widowControl w:val="0"/>
        <w:autoSpaceDE w:val="0"/>
        <w:autoSpaceDN w:val="0"/>
        <w:adjustRightInd w:val="0"/>
        <w:spacing w:after="240"/>
        <w:rPr>
          <w:rFonts w:asciiTheme="majorHAnsi" w:eastAsia="Times New Roman" w:hAnsiTheme="majorHAnsi" w:cs="Times New Roman"/>
          <w:sz w:val="16"/>
          <w:szCs w:val="16"/>
          <w:lang w:eastAsia="en-GB"/>
        </w:rPr>
      </w:pPr>
    </w:p>
    <w:p w14:paraId="2664679C" w14:textId="77777777" w:rsidR="001E3B3D" w:rsidRDefault="001E3B3D" w:rsidP="001E3B3D">
      <w:pPr>
        <w:widowControl w:val="0"/>
        <w:autoSpaceDE w:val="0"/>
        <w:autoSpaceDN w:val="0"/>
        <w:adjustRightInd w:val="0"/>
        <w:spacing w:after="240"/>
        <w:rPr>
          <w:rFonts w:ascii="Times" w:hAnsi="Times" w:cs="Times"/>
          <w:lang w:val="en-US"/>
        </w:rPr>
      </w:pPr>
      <w:r>
        <w:rPr>
          <w:rFonts w:asciiTheme="majorHAnsi" w:eastAsia="Times New Roman" w:hAnsiTheme="majorHAnsi" w:cs="Times New Roman"/>
          <w:sz w:val="16"/>
          <w:szCs w:val="16"/>
          <w:lang w:eastAsia="en-GB"/>
        </w:rPr>
        <w:t xml:space="preserve"> Difference in time between arrival of Sla1-mCherry and Rvs167-GFP, and Abp1-mCherry and Rvs167-GFP in WT and BAR strains. Exposure 560ms for each channel. Mean and standard error of the mean are shown, </w:t>
      </w:r>
      <w:r w:rsidRPr="00907EC0">
        <w:rPr>
          <w:rFonts w:asciiTheme="majorHAnsi" w:hAnsiTheme="majorHAnsi" w:cs="Times"/>
          <w:color w:val="070909"/>
          <w:sz w:val="16"/>
          <w:szCs w:val="16"/>
          <w:lang w:val="en-US"/>
        </w:rPr>
        <w:t>* = p≤0.05, ** = p≤0.01, *** = p≤0.001. P values of t</w:t>
      </w:r>
      <w:r>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p>
    <w:p w14:paraId="74E78A9C" w14:textId="77777777" w:rsidR="001E3B3D" w:rsidRPr="002C3089" w:rsidRDefault="001E3B3D" w:rsidP="001E3B3D">
      <w:pPr>
        <w:widowControl w:val="0"/>
        <w:autoSpaceDE w:val="0"/>
        <w:autoSpaceDN w:val="0"/>
        <w:adjustRightInd w:val="0"/>
        <w:spacing w:after="240"/>
        <w:rPr>
          <w:rFonts w:ascii="Times" w:hAnsi="Times" w:cs="Times"/>
          <w:lang w:val="en-US"/>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4 A: Distribution of invagination lengths obtained using CLEM. Rvs167-GFP and Abp1-mCherry are tagged in WT and BAR strains. Invaginations similar to WT are seen in BAR strain, although distribution shows shorter invaginations, similar to centroid tracking data. </w:t>
      </w:r>
    </w:p>
    <w:p w14:paraId="0A91C92A" w14:textId="77777777" w:rsidR="00267912" w:rsidRPr="001E3B3D" w:rsidRDefault="00267912" w:rsidP="0086166A">
      <w:pPr>
        <w:rPr>
          <w:rFonts w:asciiTheme="majorHAnsi" w:hAnsiTheme="majorHAnsi"/>
          <w:lang w:val="en-US"/>
        </w:rPr>
      </w:pPr>
    </w:p>
    <w:sectPr w:rsidR="00267912" w:rsidRPr="001E3B3D"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510E"/>
    <w:rsid w:val="000061BD"/>
    <w:rsid w:val="00007F84"/>
    <w:rsid w:val="00012E8F"/>
    <w:rsid w:val="00017016"/>
    <w:rsid w:val="0001717F"/>
    <w:rsid w:val="00017CC0"/>
    <w:rsid w:val="000207F3"/>
    <w:rsid w:val="0002115E"/>
    <w:rsid w:val="000232CF"/>
    <w:rsid w:val="000234D2"/>
    <w:rsid w:val="00026404"/>
    <w:rsid w:val="00026547"/>
    <w:rsid w:val="00031CA9"/>
    <w:rsid w:val="00033177"/>
    <w:rsid w:val="00033F18"/>
    <w:rsid w:val="00037B32"/>
    <w:rsid w:val="00042831"/>
    <w:rsid w:val="0004293F"/>
    <w:rsid w:val="000467BE"/>
    <w:rsid w:val="00047A9A"/>
    <w:rsid w:val="00054FDC"/>
    <w:rsid w:val="0005783A"/>
    <w:rsid w:val="00061744"/>
    <w:rsid w:val="0006217D"/>
    <w:rsid w:val="00063D40"/>
    <w:rsid w:val="00066A5C"/>
    <w:rsid w:val="000678A1"/>
    <w:rsid w:val="00067A76"/>
    <w:rsid w:val="00073343"/>
    <w:rsid w:val="000738E3"/>
    <w:rsid w:val="00074772"/>
    <w:rsid w:val="000752BF"/>
    <w:rsid w:val="00082799"/>
    <w:rsid w:val="00082844"/>
    <w:rsid w:val="00083BD7"/>
    <w:rsid w:val="00086CC0"/>
    <w:rsid w:val="000902FA"/>
    <w:rsid w:val="00091925"/>
    <w:rsid w:val="00094953"/>
    <w:rsid w:val="0009591E"/>
    <w:rsid w:val="00097F8A"/>
    <w:rsid w:val="000A3E4A"/>
    <w:rsid w:val="000B051B"/>
    <w:rsid w:val="000B0CCE"/>
    <w:rsid w:val="000B5D5D"/>
    <w:rsid w:val="000C01DE"/>
    <w:rsid w:val="000C353D"/>
    <w:rsid w:val="000C5D7C"/>
    <w:rsid w:val="000C70A2"/>
    <w:rsid w:val="000D07BE"/>
    <w:rsid w:val="000D1866"/>
    <w:rsid w:val="000D50BB"/>
    <w:rsid w:val="000D59D8"/>
    <w:rsid w:val="000E18E8"/>
    <w:rsid w:val="000E3A62"/>
    <w:rsid w:val="000E4FE5"/>
    <w:rsid w:val="000E648C"/>
    <w:rsid w:val="000E6BCF"/>
    <w:rsid w:val="000F00A0"/>
    <w:rsid w:val="000F19CE"/>
    <w:rsid w:val="000F341D"/>
    <w:rsid w:val="001023B9"/>
    <w:rsid w:val="0010252D"/>
    <w:rsid w:val="00110034"/>
    <w:rsid w:val="001102EC"/>
    <w:rsid w:val="001109E9"/>
    <w:rsid w:val="001126FE"/>
    <w:rsid w:val="00112910"/>
    <w:rsid w:val="00112A5C"/>
    <w:rsid w:val="001133BF"/>
    <w:rsid w:val="00114B50"/>
    <w:rsid w:val="00114CDD"/>
    <w:rsid w:val="00120663"/>
    <w:rsid w:val="001207FD"/>
    <w:rsid w:val="00120FE8"/>
    <w:rsid w:val="00127832"/>
    <w:rsid w:val="00127C46"/>
    <w:rsid w:val="0013109E"/>
    <w:rsid w:val="00131C67"/>
    <w:rsid w:val="00132D6D"/>
    <w:rsid w:val="00132DE0"/>
    <w:rsid w:val="00133662"/>
    <w:rsid w:val="001357DF"/>
    <w:rsid w:val="00140A82"/>
    <w:rsid w:val="00144D05"/>
    <w:rsid w:val="001467B5"/>
    <w:rsid w:val="00160CC7"/>
    <w:rsid w:val="00162B6F"/>
    <w:rsid w:val="00162CF0"/>
    <w:rsid w:val="001646B9"/>
    <w:rsid w:val="00166257"/>
    <w:rsid w:val="00167DB5"/>
    <w:rsid w:val="001710C6"/>
    <w:rsid w:val="0017199E"/>
    <w:rsid w:val="0017212E"/>
    <w:rsid w:val="001728E6"/>
    <w:rsid w:val="001732A6"/>
    <w:rsid w:val="001735C6"/>
    <w:rsid w:val="00173F29"/>
    <w:rsid w:val="00175ABD"/>
    <w:rsid w:val="0018306D"/>
    <w:rsid w:val="001837EF"/>
    <w:rsid w:val="00184F55"/>
    <w:rsid w:val="00185760"/>
    <w:rsid w:val="001879CC"/>
    <w:rsid w:val="0019044B"/>
    <w:rsid w:val="001905F6"/>
    <w:rsid w:val="00190915"/>
    <w:rsid w:val="0019340F"/>
    <w:rsid w:val="00194A5B"/>
    <w:rsid w:val="0019547C"/>
    <w:rsid w:val="001A143D"/>
    <w:rsid w:val="001A3819"/>
    <w:rsid w:val="001A496C"/>
    <w:rsid w:val="001B20BF"/>
    <w:rsid w:val="001B2A29"/>
    <w:rsid w:val="001B2F71"/>
    <w:rsid w:val="001B3D79"/>
    <w:rsid w:val="001B5DD2"/>
    <w:rsid w:val="001B71E9"/>
    <w:rsid w:val="001C0A07"/>
    <w:rsid w:val="001C3B39"/>
    <w:rsid w:val="001C6463"/>
    <w:rsid w:val="001D0553"/>
    <w:rsid w:val="001E0E64"/>
    <w:rsid w:val="001E1C9D"/>
    <w:rsid w:val="001E2AD0"/>
    <w:rsid w:val="001E3218"/>
    <w:rsid w:val="001E3B3D"/>
    <w:rsid w:val="001E498B"/>
    <w:rsid w:val="001E4F5C"/>
    <w:rsid w:val="001E5221"/>
    <w:rsid w:val="001E606F"/>
    <w:rsid w:val="001E7AB0"/>
    <w:rsid w:val="001E7FD7"/>
    <w:rsid w:val="001F21EE"/>
    <w:rsid w:val="001F2C56"/>
    <w:rsid w:val="001F4AA1"/>
    <w:rsid w:val="001F77C0"/>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5F39"/>
    <w:rsid w:val="0022747A"/>
    <w:rsid w:val="002275BB"/>
    <w:rsid w:val="00227F78"/>
    <w:rsid w:val="00230812"/>
    <w:rsid w:val="002323A3"/>
    <w:rsid w:val="002329B5"/>
    <w:rsid w:val="00233DFC"/>
    <w:rsid w:val="00233F6D"/>
    <w:rsid w:val="00235927"/>
    <w:rsid w:val="00237131"/>
    <w:rsid w:val="002413B9"/>
    <w:rsid w:val="00242538"/>
    <w:rsid w:val="00246F65"/>
    <w:rsid w:val="002501DF"/>
    <w:rsid w:val="002504AC"/>
    <w:rsid w:val="00250AF2"/>
    <w:rsid w:val="00255997"/>
    <w:rsid w:val="002564E6"/>
    <w:rsid w:val="002632CB"/>
    <w:rsid w:val="00265EF1"/>
    <w:rsid w:val="00267213"/>
    <w:rsid w:val="00267432"/>
    <w:rsid w:val="002678D9"/>
    <w:rsid w:val="00267912"/>
    <w:rsid w:val="00267ACB"/>
    <w:rsid w:val="002722C3"/>
    <w:rsid w:val="00272DA7"/>
    <w:rsid w:val="00273338"/>
    <w:rsid w:val="0027351B"/>
    <w:rsid w:val="00277E6B"/>
    <w:rsid w:val="00280956"/>
    <w:rsid w:val="00282B98"/>
    <w:rsid w:val="00286D6F"/>
    <w:rsid w:val="002906CF"/>
    <w:rsid w:val="002908BD"/>
    <w:rsid w:val="002912BD"/>
    <w:rsid w:val="00293A56"/>
    <w:rsid w:val="00296FF1"/>
    <w:rsid w:val="002A027C"/>
    <w:rsid w:val="002A06C7"/>
    <w:rsid w:val="002A212B"/>
    <w:rsid w:val="002A263B"/>
    <w:rsid w:val="002A343F"/>
    <w:rsid w:val="002A3C5B"/>
    <w:rsid w:val="002A652A"/>
    <w:rsid w:val="002B0157"/>
    <w:rsid w:val="002B4155"/>
    <w:rsid w:val="002C1AF6"/>
    <w:rsid w:val="002C2175"/>
    <w:rsid w:val="002C2962"/>
    <w:rsid w:val="002C3089"/>
    <w:rsid w:val="002C4CFA"/>
    <w:rsid w:val="002D2F2B"/>
    <w:rsid w:val="002D3D47"/>
    <w:rsid w:val="002D4675"/>
    <w:rsid w:val="002D638B"/>
    <w:rsid w:val="002D7985"/>
    <w:rsid w:val="002E30EE"/>
    <w:rsid w:val="002E329F"/>
    <w:rsid w:val="002E37BA"/>
    <w:rsid w:val="002E4C81"/>
    <w:rsid w:val="002E5A37"/>
    <w:rsid w:val="002E5EB7"/>
    <w:rsid w:val="002E75AA"/>
    <w:rsid w:val="002F0282"/>
    <w:rsid w:val="002F12CC"/>
    <w:rsid w:val="002F16E4"/>
    <w:rsid w:val="002F21B9"/>
    <w:rsid w:val="002F47A6"/>
    <w:rsid w:val="002F5A19"/>
    <w:rsid w:val="002F60AD"/>
    <w:rsid w:val="002F7E7B"/>
    <w:rsid w:val="00302825"/>
    <w:rsid w:val="00302D03"/>
    <w:rsid w:val="0030564E"/>
    <w:rsid w:val="0030663D"/>
    <w:rsid w:val="00306FC8"/>
    <w:rsid w:val="00310373"/>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9"/>
    <w:rsid w:val="00337B15"/>
    <w:rsid w:val="003466C4"/>
    <w:rsid w:val="00351CC1"/>
    <w:rsid w:val="00351E17"/>
    <w:rsid w:val="003540BF"/>
    <w:rsid w:val="00354687"/>
    <w:rsid w:val="0035611F"/>
    <w:rsid w:val="00363A7E"/>
    <w:rsid w:val="00364CA9"/>
    <w:rsid w:val="00364CAB"/>
    <w:rsid w:val="0036689C"/>
    <w:rsid w:val="003730A8"/>
    <w:rsid w:val="0037332A"/>
    <w:rsid w:val="00374613"/>
    <w:rsid w:val="00382D70"/>
    <w:rsid w:val="003830D8"/>
    <w:rsid w:val="00384291"/>
    <w:rsid w:val="003856E3"/>
    <w:rsid w:val="00390C88"/>
    <w:rsid w:val="00391FF0"/>
    <w:rsid w:val="003967FF"/>
    <w:rsid w:val="00396C75"/>
    <w:rsid w:val="003971B2"/>
    <w:rsid w:val="003A0099"/>
    <w:rsid w:val="003A4DA6"/>
    <w:rsid w:val="003A58F7"/>
    <w:rsid w:val="003A64EA"/>
    <w:rsid w:val="003B0DF0"/>
    <w:rsid w:val="003B0F24"/>
    <w:rsid w:val="003B11CD"/>
    <w:rsid w:val="003B1A23"/>
    <w:rsid w:val="003B1EB7"/>
    <w:rsid w:val="003B6154"/>
    <w:rsid w:val="003C0FCC"/>
    <w:rsid w:val="003C16A7"/>
    <w:rsid w:val="003C26E1"/>
    <w:rsid w:val="003C274C"/>
    <w:rsid w:val="003C2DE4"/>
    <w:rsid w:val="003C359E"/>
    <w:rsid w:val="003C4064"/>
    <w:rsid w:val="003C42C1"/>
    <w:rsid w:val="003C4DC4"/>
    <w:rsid w:val="003C512C"/>
    <w:rsid w:val="003C7577"/>
    <w:rsid w:val="003C7C85"/>
    <w:rsid w:val="003D0436"/>
    <w:rsid w:val="003D1827"/>
    <w:rsid w:val="003D3E85"/>
    <w:rsid w:val="003D4599"/>
    <w:rsid w:val="003E0A69"/>
    <w:rsid w:val="003E56D4"/>
    <w:rsid w:val="003E59CB"/>
    <w:rsid w:val="003F10B9"/>
    <w:rsid w:val="003F2374"/>
    <w:rsid w:val="003F29DC"/>
    <w:rsid w:val="003F3DF9"/>
    <w:rsid w:val="003F437B"/>
    <w:rsid w:val="003F6618"/>
    <w:rsid w:val="004041D6"/>
    <w:rsid w:val="00405E2C"/>
    <w:rsid w:val="004100F2"/>
    <w:rsid w:val="00410FF5"/>
    <w:rsid w:val="004115EF"/>
    <w:rsid w:val="00416990"/>
    <w:rsid w:val="00422B47"/>
    <w:rsid w:val="004253E4"/>
    <w:rsid w:val="00425C7B"/>
    <w:rsid w:val="0043195D"/>
    <w:rsid w:val="00431E34"/>
    <w:rsid w:val="0043288D"/>
    <w:rsid w:val="004336BA"/>
    <w:rsid w:val="004340FA"/>
    <w:rsid w:val="00434109"/>
    <w:rsid w:val="0043619E"/>
    <w:rsid w:val="004362F1"/>
    <w:rsid w:val="00445197"/>
    <w:rsid w:val="00450FF0"/>
    <w:rsid w:val="00451A92"/>
    <w:rsid w:val="00455051"/>
    <w:rsid w:val="00457427"/>
    <w:rsid w:val="00457D17"/>
    <w:rsid w:val="004632AF"/>
    <w:rsid w:val="004636C9"/>
    <w:rsid w:val="004674F5"/>
    <w:rsid w:val="00470555"/>
    <w:rsid w:val="00470AE7"/>
    <w:rsid w:val="00473921"/>
    <w:rsid w:val="004739A8"/>
    <w:rsid w:val="004750C9"/>
    <w:rsid w:val="00475899"/>
    <w:rsid w:val="00475C9E"/>
    <w:rsid w:val="00475D7F"/>
    <w:rsid w:val="00476502"/>
    <w:rsid w:val="00477F50"/>
    <w:rsid w:val="00480ADE"/>
    <w:rsid w:val="00492561"/>
    <w:rsid w:val="00493325"/>
    <w:rsid w:val="0049403B"/>
    <w:rsid w:val="00494DFC"/>
    <w:rsid w:val="0049538B"/>
    <w:rsid w:val="004968C6"/>
    <w:rsid w:val="00496E26"/>
    <w:rsid w:val="004971B6"/>
    <w:rsid w:val="004A13DA"/>
    <w:rsid w:val="004A2010"/>
    <w:rsid w:val="004A5F86"/>
    <w:rsid w:val="004A69B1"/>
    <w:rsid w:val="004B0532"/>
    <w:rsid w:val="004B22CD"/>
    <w:rsid w:val="004B40D6"/>
    <w:rsid w:val="004B4BB4"/>
    <w:rsid w:val="004B7A0E"/>
    <w:rsid w:val="004C057B"/>
    <w:rsid w:val="004C32F0"/>
    <w:rsid w:val="004C3391"/>
    <w:rsid w:val="004C60EA"/>
    <w:rsid w:val="004C7142"/>
    <w:rsid w:val="004C7274"/>
    <w:rsid w:val="004D049D"/>
    <w:rsid w:val="004D1117"/>
    <w:rsid w:val="004D35DB"/>
    <w:rsid w:val="004D59A4"/>
    <w:rsid w:val="004D5D40"/>
    <w:rsid w:val="004D60EA"/>
    <w:rsid w:val="004D6A05"/>
    <w:rsid w:val="004E1220"/>
    <w:rsid w:val="004E372E"/>
    <w:rsid w:val="004E680D"/>
    <w:rsid w:val="004E70E1"/>
    <w:rsid w:val="004F22CE"/>
    <w:rsid w:val="004F3296"/>
    <w:rsid w:val="004F6184"/>
    <w:rsid w:val="00500BB6"/>
    <w:rsid w:val="00507B90"/>
    <w:rsid w:val="00511860"/>
    <w:rsid w:val="0051206D"/>
    <w:rsid w:val="0051366A"/>
    <w:rsid w:val="005138B4"/>
    <w:rsid w:val="00513F74"/>
    <w:rsid w:val="00521B42"/>
    <w:rsid w:val="005220A6"/>
    <w:rsid w:val="00523DF5"/>
    <w:rsid w:val="0052473B"/>
    <w:rsid w:val="00525DF7"/>
    <w:rsid w:val="00527D22"/>
    <w:rsid w:val="00530645"/>
    <w:rsid w:val="0053121F"/>
    <w:rsid w:val="005325CA"/>
    <w:rsid w:val="0053437A"/>
    <w:rsid w:val="005351C3"/>
    <w:rsid w:val="00535EA7"/>
    <w:rsid w:val="00540C47"/>
    <w:rsid w:val="00541E5F"/>
    <w:rsid w:val="0054333D"/>
    <w:rsid w:val="005469B7"/>
    <w:rsid w:val="00546D5B"/>
    <w:rsid w:val="00554D85"/>
    <w:rsid w:val="00556FC0"/>
    <w:rsid w:val="00557648"/>
    <w:rsid w:val="00557927"/>
    <w:rsid w:val="00562BB7"/>
    <w:rsid w:val="00563A6C"/>
    <w:rsid w:val="00572889"/>
    <w:rsid w:val="00572A12"/>
    <w:rsid w:val="00574683"/>
    <w:rsid w:val="005771C8"/>
    <w:rsid w:val="00584740"/>
    <w:rsid w:val="00584A74"/>
    <w:rsid w:val="005878E2"/>
    <w:rsid w:val="00587E92"/>
    <w:rsid w:val="00590EE7"/>
    <w:rsid w:val="00592D68"/>
    <w:rsid w:val="00593CA1"/>
    <w:rsid w:val="005944E6"/>
    <w:rsid w:val="005958E4"/>
    <w:rsid w:val="00596165"/>
    <w:rsid w:val="005968C5"/>
    <w:rsid w:val="005A10CD"/>
    <w:rsid w:val="005A42BE"/>
    <w:rsid w:val="005A4E19"/>
    <w:rsid w:val="005A4FD4"/>
    <w:rsid w:val="005B106D"/>
    <w:rsid w:val="005B3B1B"/>
    <w:rsid w:val="005B42F8"/>
    <w:rsid w:val="005C2053"/>
    <w:rsid w:val="005C3932"/>
    <w:rsid w:val="005C4993"/>
    <w:rsid w:val="005C5982"/>
    <w:rsid w:val="005C7B38"/>
    <w:rsid w:val="005C7B47"/>
    <w:rsid w:val="005D2A36"/>
    <w:rsid w:val="005D2FD2"/>
    <w:rsid w:val="005D4D7A"/>
    <w:rsid w:val="005E0C35"/>
    <w:rsid w:val="005E0CA7"/>
    <w:rsid w:val="005E17B1"/>
    <w:rsid w:val="005E2E0D"/>
    <w:rsid w:val="005E55E6"/>
    <w:rsid w:val="005E6E16"/>
    <w:rsid w:val="005F055F"/>
    <w:rsid w:val="005F206A"/>
    <w:rsid w:val="005F520F"/>
    <w:rsid w:val="005F5D63"/>
    <w:rsid w:val="005F74C9"/>
    <w:rsid w:val="0060166F"/>
    <w:rsid w:val="006019AB"/>
    <w:rsid w:val="006040B0"/>
    <w:rsid w:val="00605F4E"/>
    <w:rsid w:val="00607755"/>
    <w:rsid w:val="00611AC4"/>
    <w:rsid w:val="00612CE9"/>
    <w:rsid w:val="00613F1E"/>
    <w:rsid w:val="00614DDC"/>
    <w:rsid w:val="00615C80"/>
    <w:rsid w:val="006217F2"/>
    <w:rsid w:val="00622E08"/>
    <w:rsid w:val="006241A1"/>
    <w:rsid w:val="006249F9"/>
    <w:rsid w:val="00625637"/>
    <w:rsid w:val="006264F9"/>
    <w:rsid w:val="00630F0D"/>
    <w:rsid w:val="00632341"/>
    <w:rsid w:val="006340EC"/>
    <w:rsid w:val="0063436D"/>
    <w:rsid w:val="0063752F"/>
    <w:rsid w:val="00637DBD"/>
    <w:rsid w:val="00641536"/>
    <w:rsid w:val="00642389"/>
    <w:rsid w:val="00642494"/>
    <w:rsid w:val="00642D71"/>
    <w:rsid w:val="006434ED"/>
    <w:rsid w:val="006437D3"/>
    <w:rsid w:val="0064469D"/>
    <w:rsid w:val="00646568"/>
    <w:rsid w:val="00646B73"/>
    <w:rsid w:val="006473CE"/>
    <w:rsid w:val="00651047"/>
    <w:rsid w:val="00661825"/>
    <w:rsid w:val="00661E9E"/>
    <w:rsid w:val="00662513"/>
    <w:rsid w:val="00667CEC"/>
    <w:rsid w:val="0067021F"/>
    <w:rsid w:val="006717DE"/>
    <w:rsid w:val="00671896"/>
    <w:rsid w:val="00672029"/>
    <w:rsid w:val="006839E3"/>
    <w:rsid w:val="00685CA7"/>
    <w:rsid w:val="00686128"/>
    <w:rsid w:val="0069053B"/>
    <w:rsid w:val="006920F1"/>
    <w:rsid w:val="0069660F"/>
    <w:rsid w:val="006966F1"/>
    <w:rsid w:val="006A1E7F"/>
    <w:rsid w:val="006A2233"/>
    <w:rsid w:val="006A2B83"/>
    <w:rsid w:val="006A4507"/>
    <w:rsid w:val="006A4756"/>
    <w:rsid w:val="006A58F6"/>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7110"/>
    <w:rsid w:val="006D065C"/>
    <w:rsid w:val="006D1561"/>
    <w:rsid w:val="006D45AE"/>
    <w:rsid w:val="006D64F3"/>
    <w:rsid w:val="006D66E4"/>
    <w:rsid w:val="006E0CED"/>
    <w:rsid w:val="006E2919"/>
    <w:rsid w:val="006E5573"/>
    <w:rsid w:val="006E7947"/>
    <w:rsid w:val="006F64EC"/>
    <w:rsid w:val="00700F8C"/>
    <w:rsid w:val="00703C5F"/>
    <w:rsid w:val="007046A8"/>
    <w:rsid w:val="0070547D"/>
    <w:rsid w:val="0070561B"/>
    <w:rsid w:val="00705CF8"/>
    <w:rsid w:val="00707498"/>
    <w:rsid w:val="0071509D"/>
    <w:rsid w:val="00715861"/>
    <w:rsid w:val="007175E8"/>
    <w:rsid w:val="00721A9B"/>
    <w:rsid w:val="00731CFE"/>
    <w:rsid w:val="007327B6"/>
    <w:rsid w:val="00732A5C"/>
    <w:rsid w:val="0073393F"/>
    <w:rsid w:val="0073443C"/>
    <w:rsid w:val="00737AAA"/>
    <w:rsid w:val="007404A4"/>
    <w:rsid w:val="007414A1"/>
    <w:rsid w:val="00742769"/>
    <w:rsid w:val="00743C99"/>
    <w:rsid w:val="00744257"/>
    <w:rsid w:val="00752798"/>
    <w:rsid w:val="007557EA"/>
    <w:rsid w:val="0075605A"/>
    <w:rsid w:val="0076157C"/>
    <w:rsid w:val="0076299A"/>
    <w:rsid w:val="0076340F"/>
    <w:rsid w:val="0076743B"/>
    <w:rsid w:val="0076750D"/>
    <w:rsid w:val="007679EB"/>
    <w:rsid w:val="00770369"/>
    <w:rsid w:val="0077287E"/>
    <w:rsid w:val="00774E0A"/>
    <w:rsid w:val="00774E0B"/>
    <w:rsid w:val="00775A57"/>
    <w:rsid w:val="007802A3"/>
    <w:rsid w:val="0078033B"/>
    <w:rsid w:val="007805D8"/>
    <w:rsid w:val="007813AA"/>
    <w:rsid w:val="00783CBE"/>
    <w:rsid w:val="00785811"/>
    <w:rsid w:val="00786733"/>
    <w:rsid w:val="00792219"/>
    <w:rsid w:val="00794C9E"/>
    <w:rsid w:val="00797664"/>
    <w:rsid w:val="00797E83"/>
    <w:rsid w:val="007A1BCF"/>
    <w:rsid w:val="007B13E0"/>
    <w:rsid w:val="007B212C"/>
    <w:rsid w:val="007B2208"/>
    <w:rsid w:val="007B3FA8"/>
    <w:rsid w:val="007B744D"/>
    <w:rsid w:val="007C0882"/>
    <w:rsid w:val="007C255A"/>
    <w:rsid w:val="007C2D34"/>
    <w:rsid w:val="007C388C"/>
    <w:rsid w:val="007C451E"/>
    <w:rsid w:val="007C4D9C"/>
    <w:rsid w:val="007C6AD1"/>
    <w:rsid w:val="007C6DE6"/>
    <w:rsid w:val="007D2BFD"/>
    <w:rsid w:val="007D42F5"/>
    <w:rsid w:val="007D4C25"/>
    <w:rsid w:val="007D6266"/>
    <w:rsid w:val="007E54AE"/>
    <w:rsid w:val="007E555E"/>
    <w:rsid w:val="007E5767"/>
    <w:rsid w:val="007E69CA"/>
    <w:rsid w:val="007F1A76"/>
    <w:rsid w:val="007F1E83"/>
    <w:rsid w:val="007F4789"/>
    <w:rsid w:val="007F4E9F"/>
    <w:rsid w:val="007F6781"/>
    <w:rsid w:val="007F6E24"/>
    <w:rsid w:val="007F7153"/>
    <w:rsid w:val="007F7AC9"/>
    <w:rsid w:val="007F7BA1"/>
    <w:rsid w:val="0080089B"/>
    <w:rsid w:val="00800CA9"/>
    <w:rsid w:val="008028DE"/>
    <w:rsid w:val="008060E7"/>
    <w:rsid w:val="00810F70"/>
    <w:rsid w:val="00813735"/>
    <w:rsid w:val="00813A02"/>
    <w:rsid w:val="00814C00"/>
    <w:rsid w:val="00823FEA"/>
    <w:rsid w:val="00825624"/>
    <w:rsid w:val="00825A69"/>
    <w:rsid w:val="00825B96"/>
    <w:rsid w:val="00831331"/>
    <w:rsid w:val="008363AB"/>
    <w:rsid w:val="0083685B"/>
    <w:rsid w:val="008403DD"/>
    <w:rsid w:val="0084613B"/>
    <w:rsid w:val="00846B65"/>
    <w:rsid w:val="00847951"/>
    <w:rsid w:val="00854452"/>
    <w:rsid w:val="008545C4"/>
    <w:rsid w:val="00854A08"/>
    <w:rsid w:val="00854D87"/>
    <w:rsid w:val="0085540E"/>
    <w:rsid w:val="00855DB8"/>
    <w:rsid w:val="0086166A"/>
    <w:rsid w:val="00862B44"/>
    <w:rsid w:val="00863942"/>
    <w:rsid w:val="008642FF"/>
    <w:rsid w:val="00870929"/>
    <w:rsid w:val="00871275"/>
    <w:rsid w:val="0087196A"/>
    <w:rsid w:val="00874538"/>
    <w:rsid w:val="0087459E"/>
    <w:rsid w:val="00875B07"/>
    <w:rsid w:val="00881E84"/>
    <w:rsid w:val="00882052"/>
    <w:rsid w:val="008874EF"/>
    <w:rsid w:val="00887562"/>
    <w:rsid w:val="0089128D"/>
    <w:rsid w:val="00894A4D"/>
    <w:rsid w:val="008974B9"/>
    <w:rsid w:val="008A1368"/>
    <w:rsid w:val="008A13B3"/>
    <w:rsid w:val="008A6F43"/>
    <w:rsid w:val="008B34F6"/>
    <w:rsid w:val="008B3D52"/>
    <w:rsid w:val="008B467A"/>
    <w:rsid w:val="008B4D02"/>
    <w:rsid w:val="008B5F5A"/>
    <w:rsid w:val="008B7EC9"/>
    <w:rsid w:val="008C7598"/>
    <w:rsid w:val="008D25E1"/>
    <w:rsid w:val="008D2743"/>
    <w:rsid w:val="008D3847"/>
    <w:rsid w:val="008D477F"/>
    <w:rsid w:val="008E7196"/>
    <w:rsid w:val="008E7950"/>
    <w:rsid w:val="008F04D7"/>
    <w:rsid w:val="008F075C"/>
    <w:rsid w:val="008F5326"/>
    <w:rsid w:val="008F613D"/>
    <w:rsid w:val="008F6569"/>
    <w:rsid w:val="009004B0"/>
    <w:rsid w:val="009044A0"/>
    <w:rsid w:val="0090597A"/>
    <w:rsid w:val="00906B16"/>
    <w:rsid w:val="00907EC0"/>
    <w:rsid w:val="0091165C"/>
    <w:rsid w:val="00914C11"/>
    <w:rsid w:val="00915637"/>
    <w:rsid w:val="00915906"/>
    <w:rsid w:val="00915FE2"/>
    <w:rsid w:val="00916C92"/>
    <w:rsid w:val="00920539"/>
    <w:rsid w:val="00922D45"/>
    <w:rsid w:val="00923B11"/>
    <w:rsid w:val="00924084"/>
    <w:rsid w:val="00925693"/>
    <w:rsid w:val="00930780"/>
    <w:rsid w:val="009309AF"/>
    <w:rsid w:val="0093242B"/>
    <w:rsid w:val="00933C1F"/>
    <w:rsid w:val="00934515"/>
    <w:rsid w:val="009360E7"/>
    <w:rsid w:val="00936332"/>
    <w:rsid w:val="009375BF"/>
    <w:rsid w:val="00937CCD"/>
    <w:rsid w:val="009406B1"/>
    <w:rsid w:val="0094110E"/>
    <w:rsid w:val="00941D6B"/>
    <w:rsid w:val="0094251F"/>
    <w:rsid w:val="00942E4E"/>
    <w:rsid w:val="00943385"/>
    <w:rsid w:val="00943423"/>
    <w:rsid w:val="00945FAB"/>
    <w:rsid w:val="00946D27"/>
    <w:rsid w:val="00947335"/>
    <w:rsid w:val="00951E00"/>
    <w:rsid w:val="00955EA3"/>
    <w:rsid w:val="00957A90"/>
    <w:rsid w:val="0096061C"/>
    <w:rsid w:val="00962BF2"/>
    <w:rsid w:val="00963236"/>
    <w:rsid w:val="00963324"/>
    <w:rsid w:val="00964040"/>
    <w:rsid w:val="00965D4E"/>
    <w:rsid w:val="009660EF"/>
    <w:rsid w:val="00966161"/>
    <w:rsid w:val="009664FF"/>
    <w:rsid w:val="00970DCC"/>
    <w:rsid w:val="00971FDC"/>
    <w:rsid w:val="0097228E"/>
    <w:rsid w:val="00977A4F"/>
    <w:rsid w:val="00980DE0"/>
    <w:rsid w:val="00981983"/>
    <w:rsid w:val="0098469F"/>
    <w:rsid w:val="00986F91"/>
    <w:rsid w:val="00986FBB"/>
    <w:rsid w:val="009878BC"/>
    <w:rsid w:val="00987C25"/>
    <w:rsid w:val="00990A94"/>
    <w:rsid w:val="00991094"/>
    <w:rsid w:val="00995159"/>
    <w:rsid w:val="00997750"/>
    <w:rsid w:val="009A402C"/>
    <w:rsid w:val="009A459F"/>
    <w:rsid w:val="009A608D"/>
    <w:rsid w:val="009A68BB"/>
    <w:rsid w:val="009A731F"/>
    <w:rsid w:val="009A7FE3"/>
    <w:rsid w:val="009B3495"/>
    <w:rsid w:val="009B4772"/>
    <w:rsid w:val="009B47C4"/>
    <w:rsid w:val="009B5454"/>
    <w:rsid w:val="009C1021"/>
    <w:rsid w:val="009C4477"/>
    <w:rsid w:val="009C49C6"/>
    <w:rsid w:val="009C5E98"/>
    <w:rsid w:val="009D3310"/>
    <w:rsid w:val="009D36BF"/>
    <w:rsid w:val="009D3EAA"/>
    <w:rsid w:val="009D7432"/>
    <w:rsid w:val="009E1222"/>
    <w:rsid w:val="009E28A2"/>
    <w:rsid w:val="009E353A"/>
    <w:rsid w:val="009E7390"/>
    <w:rsid w:val="009F1CBE"/>
    <w:rsid w:val="009F277D"/>
    <w:rsid w:val="009F35B8"/>
    <w:rsid w:val="009F48C7"/>
    <w:rsid w:val="009F4AF2"/>
    <w:rsid w:val="009F648D"/>
    <w:rsid w:val="009F7723"/>
    <w:rsid w:val="00A0152B"/>
    <w:rsid w:val="00A01750"/>
    <w:rsid w:val="00A01926"/>
    <w:rsid w:val="00A0269F"/>
    <w:rsid w:val="00A04180"/>
    <w:rsid w:val="00A05EEE"/>
    <w:rsid w:val="00A06144"/>
    <w:rsid w:val="00A07478"/>
    <w:rsid w:val="00A1153F"/>
    <w:rsid w:val="00A11967"/>
    <w:rsid w:val="00A144E3"/>
    <w:rsid w:val="00A15950"/>
    <w:rsid w:val="00A15F28"/>
    <w:rsid w:val="00A228F0"/>
    <w:rsid w:val="00A26009"/>
    <w:rsid w:val="00A26AED"/>
    <w:rsid w:val="00A27F8B"/>
    <w:rsid w:val="00A30D6E"/>
    <w:rsid w:val="00A35ECA"/>
    <w:rsid w:val="00A37730"/>
    <w:rsid w:val="00A4054D"/>
    <w:rsid w:val="00A40CD0"/>
    <w:rsid w:val="00A41804"/>
    <w:rsid w:val="00A43B34"/>
    <w:rsid w:val="00A47182"/>
    <w:rsid w:val="00A502BA"/>
    <w:rsid w:val="00A522A9"/>
    <w:rsid w:val="00A53BBF"/>
    <w:rsid w:val="00A54DCF"/>
    <w:rsid w:val="00A55DD0"/>
    <w:rsid w:val="00A61D59"/>
    <w:rsid w:val="00A62189"/>
    <w:rsid w:val="00A67DA3"/>
    <w:rsid w:val="00A7110B"/>
    <w:rsid w:val="00A72467"/>
    <w:rsid w:val="00A76E70"/>
    <w:rsid w:val="00A76FBA"/>
    <w:rsid w:val="00A771E6"/>
    <w:rsid w:val="00A772DD"/>
    <w:rsid w:val="00A80730"/>
    <w:rsid w:val="00A8164D"/>
    <w:rsid w:val="00A82A77"/>
    <w:rsid w:val="00A8380E"/>
    <w:rsid w:val="00A85C97"/>
    <w:rsid w:val="00A87772"/>
    <w:rsid w:val="00A87D6E"/>
    <w:rsid w:val="00A90A76"/>
    <w:rsid w:val="00A94339"/>
    <w:rsid w:val="00A94BA5"/>
    <w:rsid w:val="00A95526"/>
    <w:rsid w:val="00A95BFD"/>
    <w:rsid w:val="00AA7467"/>
    <w:rsid w:val="00AA7FDE"/>
    <w:rsid w:val="00AB1498"/>
    <w:rsid w:val="00AB4155"/>
    <w:rsid w:val="00AB4DD7"/>
    <w:rsid w:val="00AB7943"/>
    <w:rsid w:val="00AC3ED4"/>
    <w:rsid w:val="00AC6D49"/>
    <w:rsid w:val="00AC71E3"/>
    <w:rsid w:val="00AD384D"/>
    <w:rsid w:val="00AD6039"/>
    <w:rsid w:val="00AD6DE3"/>
    <w:rsid w:val="00AD709D"/>
    <w:rsid w:val="00AE362D"/>
    <w:rsid w:val="00AE6574"/>
    <w:rsid w:val="00AE6972"/>
    <w:rsid w:val="00AE790B"/>
    <w:rsid w:val="00AF1BFB"/>
    <w:rsid w:val="00AF4BCF"/>
    <w:rsid w:val="00AF5925"/>
    <w:rsid w:val="00AF5A74"/>
    <w:rsid w:val="00B03487"/>
    <w:rsid w:val="00B061BA"/>
    <w:rsid w:val="00B10411"/>
    <w:rsid w:val="00B12C37"/>
    <w:rsid w:val="00B12C82"/>
    <w:rsid w:val="00B172C9"/>
    <w:rsid w:val="00B203B9"/>
    <w:rsid w:val="00B23520"/>
    <w:rsid w:val="00B2539F"/>
    <w:rsid w:val="00B259CF"/>
    <w:rsid w:val="00B2609E"/>
    <w:rsid w:val="00B26572"/>
    <w:rsid w:val="00B2695A"/>
    <w:rsid w:val="00B35292"/>
    <w:rsid w:val="00B378A7"/>
    <w:rsid w:val="00B4127F"/>
    <w:rsid w:val="00B425EF"/>
    <w:rsid w:val="00B43C1A"/>
    <w:rsid w:val="00B45947"/>
    <w:rsid w:val="00B46762"/>
    <w:rsid w:val="00B46C48"/>
    <w:rsid w:val="00B5229E"/>
    <w:rsid w:val="00B55EAD"/>
    <w:rsid w:val="00B5653E"/>
    <w:rsid w:val="00B61612"/>
    <w:rsid w:val="00B6454D"/>
    <w:rsid w:val="00B6545D"/>
    <w:rsid w:val="00B724E3"/>
    <w:rsid w:val="00B7717C"/>
    <w:rsid w:val="00B77454"/>
    <w:rsid w:val="00B81B9B"/>
    <w:rsid w:val="00B81BA2"/>
    <w:rsid w:val="00B8251E"/>
    <w:rsid w:val="00B84699"/>
    <w:rsid w:val="00B848A4"/>
    <w:rsid w:val="00B8683A"/>
    <w:rsid w:val="00B8693C"/>
    <w:rsid w:val="00B87CD0"/>
    <w:rsid w:val="00B91CDB"/>
    <w:rsid w:val="00B92AED"/>
    <w:rsid w:val="00B94282"/>
    <w:rsid w:val="00B959BA"/>
    <w:rsid w:val="00B97560"/>
    <w:rsid w:val="00BA30CF"/>
    <w:rsid w:val="00BA5554"/>
    <w:rsid w:val="00BB44ED"/>
    <w:rsid w:val="00BB49AD"/>
    <w:rsid w:val="00BC5EF0"/>
    <w:rsid w:val="00BC778C"/>
    <w:rsid w:val="00BD0E9B"/>
    <w:rsid w:val="00BD1BA0"/>
    <w:rsid w:val="00BD7A86"/>
    <w:rsid w:val="00BE03CC"/>
    <w:rsid w:val="00BE22EB"/>
    <w:rsid w:val="00BE33DA"/>
    <w:rsid w:val="00BE3DAD"/>
    <w:rsid w:val="00BE46B1"/>
    <w:rsid w:val="00BE4CDA"/>
    <w:rsid w:val="00BE5A99"/>
    <w:rsid w:val="00BF0A94"/>
    <w:rsid w:val="00BF11C9"/>
    <w:rsid w:val="00BF4D0C"/>
    <w:rsid w:val="00BF7552"/>
    <w:rsid w:val="00BF7E4C"/>
    <w:rsid w:val="00C038C5"/>
    <w:rsid w:val="00C05387"/>
    <w:rsid w:val="00C06D69"/>
    <w:rsid w:val="00C072E1"/>
    <w:rsid w:val="00C115FB"/>
    <w:rsid w:val="00C13500"/>
    <w:rsid w:val="00C14884"/>
    <w:rsid w:val="00C16529"/>
    <w:rsid w:val="00C16F8F"/>
    <w:rsid w:val="00C1701E"/>
    <w:rsid w:val="00C2460A"/>
    <w:rsid w:val="00C24CDA"/>
    <w:rsid w:val="00C25C0C"/>
    <w:rsid w:val="00C26336"/>
    <w:rsid w:val="00C263BB"/>
    <w:rsid w:val="00C267AE"/>
    <w:rsid w:val="00C31F55"/>
    <w:rsid w:val="00C3294C"/>
    <w:rsid w:val="00C331D5"/>
    <w:rsid w:val="00C3400E"/>
    <w:rsid w:val="00C358CD"/>
    <w:rsid w:val="00C371AA"/>
    <w:rsid w:val="00C423B0"/>
    <w:rsid w:val="00C43F48"/>
    <w:rsid w:val="00C43FD9"/>
    <w:rsid w:val="00C46128"/>
    <w:rsid w:val="00C50777"/>
    <w:rsid w:val="00C53801"/>
    <w:rsid w:val="00C5426B"/>
    <w:rsid w:val="00C5568D"/>
    <w:rsid w:val="00C56F34"/>
    <w:rsid w:val="00C604B2"/>
    <w:rsid w:val="00C63FD1"/>
    <w:rsid w:val="00C64AEE"/>
    <w:rsid w:val="00C6546E"/>
    <w:rsid w:val="00C705DE"/>
    <w:rsid w:val="00C7225C"/>
    <w:rsid w:val="00C7567E"/>
    <w:rsid w:val="00C75CB6"/>
    <w:rsid w:val="00C762C0"/>
    <w:rsid w:val="00C769C7"/>
    <w:rsid w:val="00C76A02"/>
    <w:rsid w:val="00C77318"/>
    <w:rsid w:val="00C81017"/>
    <w:rsid w:val="00C84DCF"/>
    <w:rsid w:val="00C856A2"/>
    <w:rsid w:val="00C85D8E"/>
    <w:rsid w:val="00C87EE6"/>
    <w:rsid w:val="00C9249C"/>
    <w:rsid w:val="00C952A8"/>
    <w:rsid w:val="00C96571"/>
    <w:rsid w:val="00CA3B3B"/>
    <w:rsid w:val="00CA4C68"/>
    <w:rsid w:val="00CA5E48"/>
    <w:rsid w:val="00CA5F42"/>
    <w:rsid w:val="00CA6690"/>
    <w:rsid w:val="00CB4770"/>
    <w:rsid w:val="00CB615D"/>
    <w:rsid w:val="00CC008C"/>
    <w:rsid w:val="00CC4BC2"/>
    <w:rsid w:val="00CC688B"/>
    <w:rsid w:val="00CD0128"/>
    <w:rsid w:val="00CD4A28"/>
    <w:rsid w:val="00CD4B8E"/>
    <w:rsid w:val="00CD50A2"/>
    <w:rsid w:val="00CD570C"/>
    <w:rsid w:val="00CE0AEA"/>
    <w:rsid w:val="00CE1307"/>
    <w:rsid w:val="00CE19A4"/>
    <w:rsid w:val="00CE2151"/>
    <w:rsid w:val="00CE2295"/>
    <w:rsid w:val="00CE29A7"/>
    <w:rsid w:val="00CE2EEC"/>
    <w:rsid w:val="00CE35BC"/>
    <w:rsid w:val="00CE4BE2"/>
    <w:rsid w:val="00CE7BDE"/>
    <w:rsid w:val="00CF2303"/>
    <w:rsid w:val="00CF3246"/>
    <w:rsid w:val="00CF38C6"/>
    <w:rsid w:val="00CF4257"/>
    <w:rsid w:val="00CF4854"/>
    <w:rsid w:val="00CF554B"/>
    <w:rsid w:val="00D004D2"/>
    <w:rsid w:val="00D00906"/>
    <w:rsid w:val="00D01241"/>
    <w:rsid w:val="00D0362C"/>
    <w:rsid w:val="00D036A9"/>
    <w:rsid w:val="00D05156"/>
    <w:rsid w:val="00D0583B"/>
    <w:rsid w:val="00D06175"/>
    <w:rsid w:val="00D13BFE"/>
    <w:rsid w:val="00D16795"/>
    <w:rsid w:val="00D16B4B"/>
    <w:rsid w:val="00D16BAA"/>
    <w:rsid w:val="00D17B99"/>
    <w:rsid w:val="00D200CB"/>
    <w:rsid w:val="00D21E92"/>
    <w:rsid w:val="00D2394A"/>
    <w:rsid w:val="00D25944"/>
    <w:rsid w:val="00D26676"/>
    <w:rsid w:val="00D26A81"/>
    <w:rsid w:val="00D26D17"/>
    <w:rsid w:val="00D27055"/>
    <w:rsid w:val="00D302B3"/>
    <w:rsid w:val="00D3191C"/>
    <w:rsid w:val="00D32C15"/>
    <w:rsid w:val="00D35A05"/>
    <w:rsid w:val="00D41BC4"/>
    <w:rsid w:val="00D43824"/>
    <w:rsid w:val="00D45825"/>
    <w:rsid w:val="00D47004"/>
    <w:rsid w:val="00D50487"/>
    <w:rsid w:val="00D5130C"/>
    <w:rsid w:val="00D5148D"/>
    <w:rsid w:val="00D52437"/>
    <w:rsid w:val="00D5342A"/>
    <w:rsid w:val="00D550BB"/>
    <w:rsid w:val="00D556F5"/>
    <w:rsid w:val="00D56AB3"/>
    <w:rsid w:val="00D610A8"/>
    <w:rsid w:val="00D61377"/>
    <w:rsid w:val="00D63CE9"/>
    <w:rsid w:val="00D673D3"/>
    <w:rsid w:val="00D67D4A"/>
    <w:rsid w:val="00D721CB"/>
    <w:rsid w:val="00D7243C"/>
    <w:rsid w:val="00D80949"/>
    <w:rsid w:val="00D82207"/>
    <w:rsid w:val="00D8247C"/>
    <w:rsid w:val="00D83108"/>
    <w:rsid w:val="00D83A9E"/>
    <w:rsid w:val="00D8719C"/>
    <w:rsid w:val="00D909BD"/>
    <w:rsid w:val="00D93161"/>
    <w:rsid w:val="00D94C92"/>
    <w:rsid w:val="00D96586"/>
    <w:rsid w:val="00D97CD4"/>
    <w:rsid w:val="00DA0BAD"/>
    <w:rsid w:val="00DA4C04"/>
    <w:rsid w:val="00DA532D"/>
    <w:rsid w:val="00DA5FDE"/>
    <w:rsid w:val="00DA7F6D"/>
    <w:rsid w:val="00DB16E5"/>
    <w:rsid w:val="00DB3165"/>
    <w:rsid w:val="00DB54FE"/>
    <w:rsid w:val="00DB5B3F"/>
    <w:rsid w:val="00DB67C5"/>
    <w:rsid w:val="00DB7C23"/>
    <w:rsid w:val="00DC02A9"/>
    <w:rsid w:val="00DC1850"/>
    <w:rsid w:val="00DC1EBF"/>
    <w:rsid w:val="00DC30D7"/>
    <w:rsid w:val="00DC49DD"/>
    <w:rsid w:val="00DC6726"/>
    <w:rsid w:val="00DC6ADC"/>
    <w:rsid w:val="00DC6B5A"/>
    <w:rsid w:val="00DC73C6"/>
    <w:rsid w:val="00DC7594"/>
    <w:rsid w:val="00DC7CD8"/>
    <w:rsid w:val="00DD11E5"/>
    <w:rsid w:val="00DD16D7"/>
    <w:rsid w:val="00DD2775"/>
    <w:rsid w:val="00DD4A16"/>
    <w:rsid w:val="00DD50D2"/>
    <w:rsid w:val="00DE184F"/>
    <w:rsid w:val="00DE2203"/>
    <w:rsid w:val="00DE4B04"/>
    <w:rsid w:val="00DE5A08"/>
    <w:rsid w:val="00DE7D3B"/>
    <w:rsid w:val="00DF211F"/>
    <w:rsid w:val="00DF22F2"/>
    <w:rsid w:val="00DF2489"/>
    <w:rsid w:val="00DF66DB"/>
    <w:rsid w:val="00DF6BCB"/>
    <w:rsid w:val="00E01712"/>
    <w:rsid w:val="00E02FF2"/>
    <w:rsid w:val="00E033D5"/>
    <w:rsid w:val="00E058BF"/>
    <w:rsid w:val="00E12EAB"/>
    <w:rsid w:val="00E1515A"/>
    <w:rsid w:val="00E15253"/>
    <w:rsid w:val="00E2395C"/>
    <w:rsid w:val="00E23D6E"/>
    <w:rsid w:val="00E25D2B"/>
    <w:rsid w:val="00E26404"/>
    <w:rsid w:val="00E26B2F"/>
    <w:rsid w:val="00E305EE"/>
    <w:rsid w:val="00E33B8A"/>
    <w:rsid w:val="00E3508A"/>
    <w:rsid w:val="00E36B40"/>
    <w:rsid w:val="00E37692"/>
    <w:rsid w:val="00E41C00"/>
    <w:rsid w:val="00E435DE"/>
    <w:rsid w:val="00E440AB"/>
    <w:rsid w:val="00E5121D"/>
    <w:rsid w:val="00E53808"/>
    <w:rsid w:val="00E54ADE"/>
    <w:rsid w:val="00E601EC"/>
    <w:rsid w:val="00E60BA7"/>
    <w:rsid w:val="00E62948"/>
    <w:rsid w:val="00E70E38"/>
    <w:rsid w:val="00E73887"/>
    <w:rsid w:val="00E75CB7"/>
    <w:rsid w:val="00E76945"/>
    <w:rsid w:val="00E77DCB"/>
    <w:rsid w:val="00E80077"/>
    <w:rsid w:val="00E81461"/>
    <w:rsid w:val="00E81F37"/>
    <w:rsid w:val="00E82DD2"/>
    <w:rsid w:val="00E82E64"/>
    <w:rsid w:val="00E840FD"/>
    <w:rsid w:val="00E84245"/>
    <w:rsid w:val="00E857DC"/>
    <w:rsid w:val="00E86069"/>
    <w:rsid w:val="00E86BD4"/>
    <w:rsid w:val="00E8797D"/>
    <w:rsid w:val="00E94EEB"/>
    <w:rsid w:val="00E96A60"/>
    <w:rsid w:val="00E97212"/>
    <w:rsid w:val="00EA06A1"/>
    <w:rsid w:val="00EA0A7E"/>
    <w:rsid w:val="00EA1286"/>
    <w:rsid w:val="00EA2169"/>
    <w:rsid w:val="00EA450A"/>
    <w:rsid w:val="00EA690C"/>
    <w:rsid w:val="00EA6ABD"/>
    <w:rsid w:val="00EA7F77"/>
    <w:rsid w:val="00EA7FA4"/>
    <w:rsid w:val="00EB3932"/>
    <w:rsid w:val="00EB3B02"/>
    <w:rsid w:val="00EB4621"/>
    <w:rsid w:val="00EB57D6"/>
    <w:rsid w:val="00EB6D35"/>
    <w:rsid w:val="00EC0881"/>
    <w:rsid w:val="00EC11FF"/>
    <w:rsid w:val="00EC3AA2"/>
    <w:rsid w:val="00EC460D"/>
    <w:rsid w:val="00EC7013"/>
    <w:rsid w:val="00EC7BF9"/>
    <w:rsid w:val="00ED587E"/>
    <w:rsid w:val="00EE1292"/>
    <w:rsid w:val="00EE4C81"/>
    <w:rsid w:val="00EE52A5"/>
    <w:rsid w:val="00EE59EE"/>
    <w:rsid w:val="00EE6C10"/>
    <w:rsid w:val="00EF6B19"/>
    <w:rsid w:val="00EF7BD3"/>
    <w:rsid w:val="00EF7DED"/>
    <w:rsid w:val="00F01E0E"/>
    <w:rsid w:val="00F01EAC"/>
    <w:rsid w:val="00F028CF"/>
    <w:rsid w:val="00F02B3A"/>
    <w:rsid w:val="00F048DF"/>
    <w:rsid w:val="00F05E45"/>
    <w:rsid w:val="00F06C04"/>
    <w:rsid w:val="00F10128"/>
    <w:rsid w:val="00F10F31"/>
    <w:rsid w:val="00F12DE9"/>
    <w:rsid w:val="00F14450"/>
    <w:rsid w:val="00F1782E"/>
    <w:rsid w:val="00F22355"/>
    <w:rsid w:val="00F24D4E"/>
    <w:rsid w:val="00F27C13"/>
    <w:rsid w:val="00F30443"/>
    <w:rsid w:val="00F33098"/>
    <w:rsid w:val="00F34F75"/>
    <w:rsid w:val="00F35932"/>
    <w:rsid w:val="00F3607E"/>
    <w:rsid w:val="00F408B7"/>
    <w:rsid w:val="00F41C3F"/>
    <w:rsid w:val="00F42591"/>
    <w:rsid w:val="00F442C7"/>
    <w:rsid w:val="00F44CDA"/>
    <w:rsid w:val="00F47982"/>
    <w:rsid w:val="00F47B11"/>
    <w:rsid w:val="00F47F5E"/>
    <w:rsid w:val="00F52003"/>
    <w:rsid w:val="00F6188F"/>
    <w:rsid w:val="00F63220"/>
    <w:rsid w:val="00F67985"/>
    <w:rsid w:val="00F708DE"/>
    <w:rsid w:val="00F73249"/>
    <w:rsid w:val="00F737F1"/>
    <w:rsid w:val="00F767D0"/>
    <w:rsid w:val="00F76EC8"/>
    <w:rsid w:val="00F77C79"/>
    <w:rsid w:val="00F80AA0"/>
    <w:rsid w:val="00F8301E"/>
    <w:rsid w:val="00F84CB6"/>
    <w:rsid w:val="00F85E7B"/>
    <w:rsid w:val="00F85ED6"/>
    <w:rsid w:val="00F87BD8"/>
    <w:rsid w:val="00F9125B"/>
    <w:rsid w:val="00F921A5"/>
    <w:rsid w:val="00F934A4"/>
    <w:rsid w:val="00F94C9B"/>
    <w:rsid w:val="00F951A4"/>
    <w:rsid w:val="00F960F7"/>
    <w:rsid w:val="00F97B7A"/>
    <w:rsid w:val="00FA4924"/>
    <w:rsid w:val="00FA7853"/>
    <w:rsid w:val="00FB02A5"/>
    <w:rsid w:val="00FB044D"/>
    <w:rsid w:val="00FB3741"/>
    <w:rsid w:val="00FB42B1"/>
    <w:rsid w:val="00FB606F"/>
    <w:rsid w:val="00FC0A25"/>
    <w:rsid w:val="00FC0D4F"/>
    <w:rsid w:val="00FC3056"/>
    <w:rsid w:val="00FC39AB"/>
    <w:rsid w:val="00FC651F"/>
    <w:rsid w:val="00FC74BA"/>
    <w:rsid w:val="00FD202B"/>
    <w:rsid w:val="00FD441A"/>
    <w:rsid w:val="00FD503B"/>
    <w:rsid w:val="00FD79AB"/>
    <w:rsid w:val="00FE5699"/>
    <w:rsid w:val="00FE6125"/>
    <w:rsid w:val="00FE7DF0"/>
    <w:rsid w:val="00FF06F9"/>
    <w:rsid w:val="00FF1262"/>
    <w:rsid w:val="00FF21E1"/>
    <w:rsid w:val="00FF3DD2"/>
    <w:rsid w:val="00FF50C0"/>
    <w:rsid w:val="00FF5189"/>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09F958-5987-6B42-A2C6-60728B258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30</Pages>
  <Words>30168</Words>
  <Characters>171964</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1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75</cp:revision>
  <dcterms:created xsi:type="dcterms:W3CDTF">2018-08-07T09:55:00Z</dcterms:created>
  <dcterms:modified xsi:type="dcterms:W3CDTF">2018-08-0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